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w:t>
      </w:r>
      <w:proofErr w:type="gramStart"/>
      <w:r w:rsidRPr="00B04F9C">
        <w:rPr>
          <w:rFonts w:cs="Times New Roman"/>
        </w:rPr>
        <w:t>非领域</w:t>
      </w:r>
      <w:proofErr w:type="gramEnd"/>
      <w:r w:rsidRPr="00B04F9C">
        <w:rPr>
          <w:rFonts w:cs="Times New Roman"/>
        </w:rPr>
        <w:t>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w:t>
      </w:r>
      <w:proofErr w:type="gramStart"/>
      <w:r w:rsidR="00701A42" w:rsidRPr="00B04F9C">
        <w:rPr>
          <w:rFonts w:cs="Times New Roman"/>
        </w:rPr>
        <w:t>从施引</w:t>
      </w:r>
      <w:proofErr w:type="gramEnd"/>
      <w:r w:rsidR="00701A42" w:rsidRPr="00B04F9C">
        <w:rPr>
          <w:rFonts w:cs="Times New Roman"/>
        </w:rPr>
        <w:t>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w:t>
      </w:r>
      <w:proofErr w:type="gramStart"/>
      <w:r w:rsidR="003B4C51" w:rsidRPr="00B04F9C">
        <w:rPr>
          <w:rFonts w:cs="Times New Roman"/>
        </w:rPr>
        <w:t>属于图情领域</w:t>
      </w:r>
      <w:proofErr w:type="gramEnd"/>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w:t>
      </w:r>
      <w:proofErr w:type="gramStart"/>
      <w:r w:rsidR="002C0F64">
        <w:rPr>
          <w:rFonts w:cs="Times New Roman" w:hint="eastAsia"/>
        </w:rPr>
        <w:t>性计算</w:t>
      </w:r>
      <w:proofErr w:type="gramEnd"/>
      <w:r w:rsidR="002C0F64">
        <w:rPr>
          <w:rFonts w:cs="Times New Roman" w:hint="eastAsia"/>
        </w:rPr>
        <w:t>视角</w:t>
      </w:r>
      <w:r w:rsidRPr="00B04F9C">
        <w:rPr>
          <w:rFonts w:cs="Times New Roman"/>
        </w:rPr>
        <w:t>，还可以从</w:t>
      </w:r>
      <w:r w:rsidR="001D7E7F">
        <w:rPr>
          <w:rFonts w:cs="Times New Roman" w:hint="eastAsia"/>
        </w:rPr>
        <w:t>知识</w:t>
      </w:r>
      <w:r w:rsidRPr="00B04F9C">
        <w:rPr>
          <w:rFonts w:cs="Times New Roman"/>
        </w:rPr>
        <w:t>认可</w:t>
      </w:r>
      <w:proofErr w:type="gramStart"/>
      <w:r w:rsidRPr="00B04F9C">
        <w:rPr>
          <w:rFonts w:cs="Times New Roman"/>
        </w:rPr>
        <w:t>端考虑</w:t>
      </w:r>
      <w:proofErr w:type="gramEnd"/>
      <w:r w:rsidRPr="00B04F9C">
        <w:rPr>
          <w:rFonts w:cs="Times New Roman"/>
        </w:rPr>
        <w:t>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w:t>
      </w:r>
      <w:proofErr w:type="gramStart"/>
      <w:r w:rsidRPr="00B04F9C">
        <w:rPr>
          <w:rFonts w:cs="Times New Roman"/>
        </w:rPr>
        <w:t>施引文献</w:t>
      </w:r>
      <w:proofErr w:type="gramEnd"/>
      <w:r w:rsidRPr="00B04F9C">
        <w:rPr>
          <w:rFonts w:cs="Times New Roman"/>
        </w:rPr>
        <w:t>）。</w:t>
      </w:r>
      <w:r w:rsidR="008031C7">
        <w:rPr>
          <w:rFonts w:cs="Times New Roman" w:hint="eastAsia"/>
        </w:rPr>
        <w:t>其中，（后者）</w:t>
      </w:r>
      <w:proofErr w:type="gramStart"/>
      <w:r w:rsidRPr="00B04F9C">
        <w:rPr>
          <w:rFonts w:cs="Times New Roman"/>
        </w:rPr>
        <w:t>利用施引文献</w:t>
      </w:r>
      <w:proofErr w:type="gramEnd"/>
      <w:r w:rsidRPr="00B04F9C">
        <w:rPr>
          <w:rFonts w:cs="Times New Roman"/>
        </w:rPr>
        <w:t>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w:t>
      </w:r>
      <w:proofErr w:type="gramStart"/>
      <w:r>
        <w:rPr>
          <w:rFonts w:cs="Times New Roman" w:hint="eastAsia"/>
        </w:rPr>
        <w:t>集十分</w:t>
      </w:r>
      <w:proofErr w:type="gramEnd"/>
      <w:r>
        <w:rPr>
          <w:rFonts w:cs="Times New Roman" w:hint="eastAsia"/>
        </w:rPr>
        <w:t>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w:t>
      </w:r>
      <w:proofErr w:type="gramStart"/>
      <w:r w:rsidR="006A44A1">
        <w:rPr>
          <w:rFonts w:cs="Times New Roman" w:hint="eastAsia"/>
        </w:rPr>
        <w:t>做</w:t>
      </w:r>
      <w:r w:rsidRPr="00B04F9C">
        <w:rPr>
          <w:rFonts w:cs="Times New Roman"/>
        </w:rPr>
        <w:t>平均</w:t>
      </w:r>
      <w:proofErr w:type="gramEnd"/>
      <w:r w:rsidRPr="00B04F9C">
        <w:rPr>
          <w:rFonts w:cs="Times New Roman"/>
        </w:rPr>
        <w:t>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w:t>
      </w:r>
      <w:proofErr w:type="gramStart"/>
      <w:r w:rsidR="0017353D" w:rsidRPr="00B04F9C">
        <w:rPr>
          <w:rFonts w:cs="Times New Roman"/>
        </w:rPr>
        <w:t>占作者</w:t>
      </w:r>
      <w:proofErr w:type="gramEnd"/>
      <w:r w:rsidR="0017353D" w:rsidRPr="00B04F9C">
        <w:rPr>
          <w:rFonts w:cs="Times New Roman"/>
        </w:rPr>
        <w:t>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0F6A4AE8"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0D78B6" w:rsidRPr="00B04F9C">
        <w:rPr>
          <w:rFonts w:cs="Times New Roman"/>
          <w:b/>
          <w:bCs/>
        </w:rPr>
        <w:t>匹配</w:t>
      </w:r>
      <w:r w:rsidR="001F1D7A" w:rsidRPr="00B04F9C">
        <w:rPr>
          <w:rFonts w:cs="Times New Roman"/>
          <w:b/>
          <w:bCs/>
        </w:rPr>
        <w:t>没换研究方向的人</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lastRenderedPageBreak/>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w:t>
      </w:r>
      <w:proofErr w:type="gramStart"/>
      <w:r w:rsidR="00F87E38" w:rsidRPr="00B04F9C">
        <w:rPr>
          <w:rFonts w:cs="Times New Roman"/>
        </w:rPr>
        <w:t>为跨学跨研究</w:t>
      </w:r>
      <w:proofErr w:type="gramEnd"/>
      <w:r w:rsidR="00F87E38" w:rsidRPr="00B04F9C">
        <w:rPr>
          <w:rFonts w:cs="Times New Roman"/>
        </w:rPr>
        <w:t>，</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w:t>
      </w:r>
      <w:r w:rsidR="00F37AA2" w:rsidRPr="00B04F9C">
        <w:rPr>
          <w:rFonts w:cs="Times New Roman"/>
        </w:rPr>
        <w:lastRenderedPageBreak/>
        <w:t>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w:t>
      </w:r>
      <w:proofErr w:type="gramStart"/>
      <w:r w:rsidRPr="00B04F9C">
        <w:rPr>
          <w:rFonts w:cs="Times New Roman"/>
        </w:rPr>
        <w:t>者学术</w:t>
      </w:r>
      <w:proofErr w:type="gramEnd"/>
      <w:r w:rsidRPr="00B04F9C">
        <w:rPr>
          <w:rFonts w:cs="Times New Roman"/>
        </w:rPr>
        <w:t>年龄、合著者新鲜度、合著者累计被引量、机构所属是否是研究中心、研究领域、</w:t>
      </w:r>
      <w:proofErr w:type="gramStart"/>
      <w:r w:rsidRPr="00B04F9C">
        <w:rPr>
          <w:rFonts w:cs="Times New Roman"/>
        </w:rPr>
        <w:t>从预印本</w:t>
      </w:r>
      <w:proofErr w:type="gramEnd"/>
      <w:r w:rsidRPr="00B04F9C">
        <w:rPr>
          <w:rFonts w:cs="Times New Roman"/>
        </w:rPr>
        <w:t>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proofErr w:type="gramStart"/>
      <w:r>
        <w:rPr>
          <w:rFonts w:cs="Times New Roman" w:hint="eastAsia"/>
        </w:rPr>
        <w:t>众包</w:t>
      </w:r>
      <w:proofErr w:type="gramEnd"/>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proofErr w:type="gramStart"/>
      <w:r w:rsidR="00047024" w:rsidRPr="00084335">
        <w:rPr>
          <w:rFonts w:hint="eastAsia"/>
        </w:rPr>
        <w:t>1970</w:t>
      </w:r>
      <w:proofErr w:type="gramEnd"/>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proofErr w:type="gramStart"/>
      <w:r w:rsidR="007E07E7" w:rsidRPr="00C32414">
        <w:rPr>
          <w:rFonts w:hint="eastAsia"/>
        </w:rPr>
        <w:t>1960</w:t>
      </w:r>
      <w:proofErr w:type="gramEnd"/>
      <w:r w:rsidR="007E07E7" w:rsidRPr="00C32414">
        <w:rPr>
          <w:rFonts w:hint="eastAsia"/>
        </w:rPr>
        <w:t>年代不足</w:t>
      </w:r>
      <w:r w:rsidR="007E07E7" w:rsidRPr="00C32414">
        <w:rPr>
          <w:rFonts w:hint="eastAsia"/>
        </w:rPr>
        <w:t>2000</w:t>
      </w:r>
      <w:r w:rsidR="007E07E7" w:rsidRPr="00C32414">
        <w:rPr>
          <w:rFonts w:hint="eastAsia"/>
        </w:rPr>
        <w:t>本上升至</w:t>
      </w:r>
      <w:proofErr w:type="gramStart"/>
      <w:r w:rsidR="007E07E7" w:rsidRPr="00C32414">
        <w:rPr>
          <w:rFonts w:hint="eastAsia"/>
        </w:rPr>
        <w:t>2010</w:t>
      </w:r>
      <w:proofErr w:type="gramEnd"/>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w:t>
      </w:r>
      <w:proofErr w:type="gramStart"/>
      <w:r w:rsidR="00430D38">
        <w:rPr>
          <w:rFonts w:hint="eastAsia"/>
        </w:rPr>
        <w:t>发文总</w:t>
      </w:r>
      <w:proofErr w:type="gramEnd"/>
      <w:r w:rsidR="00430D38">
        <w:rPr>
          <w:rFonts w:hint="eastAsia"/>
        </w:rPr>
        <w:t>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proofErr w:type="gramStart"/>
      <w:r w:rsidR="00223A95">
        <w:rPr>
          <w:rFonts w:hint="eastAsia"/>
        </w:rPr>
        <w:t>发文总</w:t>
      </w:r>
      <w:proofErr w:type="gramEnd"/>
      <w:r w:rsidR="00223A95">
        <w:rPr>
          <w:rFonts w:hint="eastAsia"/>
        </w:rPr>
        <w:t>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w:t>
      </w:r>
      <w:proofErr w:type="gramStart"/>
      <w:r>
        <w:rPr>
          <w:rFonts w:hint="eastAsia"/>
        </w:rPr>
        <w:t>发文总</w:t>
      </w:r>
      <w:proofErr w:type="gramEnd"/>
      <w:r>
        <w:rPr>
          <w:rFonts w:hint="eastAsia"/>
        </w:rPr>
        <w:t>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proofErr w:type="gramStart"/>
      <w:r>
        <w:rPr>
          <w:rFonts w:hint="eastAsia"/>
        </w:rPr>
        <w:t>个</w:t>
      </w:r>
      <w:proofErr w:type="gramEnd"/>
      <w:r>
        <w:rPr>
          <w:rFonts w:hint="eastAsia"/>
        </w:rPr>
        <w:t>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w:t>
      </w:r>
      <w:proofErr w:type="gramStart"/>
      <w:r>
        <w:rPr>
          <w:rFonts w:hint="eastAsia"/>
        </w:rPr>
        <w:t>分</w:t>
      </w:r>
      <w:r w:rsidR="00A86403">
        <w:rPr>
          <w:rFonts w:hint="eastAsia"/>
        </w:rPr>
        <w:t>观察</w:t>
      </w:r>
      <w:commentRangeStart w:id="38"/>
      <w:proofErr w:type="gramEnd"/>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w:t>
      </w:r>
      <w:proofErr w:type="gramStart"/>
      <w:r>
        <w:rPr>
          <w:rFonts w:hint="eastAsia"/>
        </w:rPr>
        <w:t>集合再</w:t>
      </w:r>
      <w:proofErr w:type="gramEnd"/>
      <w:r>
        <w:rPr>
          <w:rFonts w:hint="eastAsia"/>
        </w:rPr>
        <w:t>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w:t>
      </w:r>
      <w:proofErr w:type="gramStart"/>
      <w:r>
        <w:rPr>
          <w:rFonts w:hint="eastAsia"/>
        </w:rPr>
        <w:t>展示全</w:t>
      </w:r>
      <w:proofErr w:type="gramEnd"/>
      <w:r>
        <w:rPr>
          <w:rFonts w:hint="eastAsia"/>
        </w:rPr>
        <w:t>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w:t>
      </w:r>
      <w:proofErr w:type="gramStart"/>
      <w:r w:rsidR="00B705DA">
        <w:rPr>
          <w:rFonts w:hint="eastAsia"/>
        </w:rPr>
        <w:t>先增长</w:t>
      </w:r>
      <w:proofErr w:type="gramEnd"/>
      <w:r w:rsidR="00B705DA">
        <w:rPr>
          <w:rFonts w:hint="eastAsia"/>
        </w:rPr>
        <w:t>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6B6719">
      <w:pPr>
        <w:jc w:val="cente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w:t>
      </w:r>
      <w:proofErr w:type="gramStart"/>
      <w:r w:rsidR="003F2644">
        <w:rPr>
          <w:rFonts w:hint="eastAsia"/>
        </w:rPr>
        <w:t>做净流入</w:t>
      </w:r>
      <w:proofErr w:type="gramEnd"/>
      <w:r w:rsidR="003F2644">
        <w:rPr>
          <w:rFonts w:hint="eastAsia"/>
        </w:rPr>
        <w:t>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w:t>
      </w:r>
      <w:proofErr w:type="gramStart"/>
      <w:r w:rsidR="00DB083F">
        <w:rPr>
          <w:rFonts w:hint="eastAsia"/>
        </w:rPr>
        <w:t>在该半部分</w:t>
      </w:r>
      <w:proofErr w:type="gramEnd"/>
      <w:r w:rsidR="00125733">
        <w:rPr>
          <w:rFonts w:hint="eastAsia"/>
        </w:rPr>
        <w:t>向外跨界</w:t>
      </w:r>
      <w:r w:rsidR="00F1270F">
        <w:rPr>
          <w:rFonts w:hint="eastAsia"/>
        </w:rPr>
        <w:t>的</w:t>
      </w:r>
      <w:r w:rsidR="00D717DE">
        <w:rPr>
          <w:rFonts w:hint="eastAsia"/>
        </w:rPr>
        <w:t>比例大小</w:t>
      </w:r>
      <w:r w:rsidR="008E2636">
        <w:rPr>
          <w:rFonts w:hint="eastAsia"/>
        </w:rPr>
        <w:t>，</w:t>
      </w:r>
      <w:proofErr w:type="gramStart"/>
      <w:r w:rsidR="00053B53">
        <w:rPr>
          <w:rFonts w:hint="eastAsia"/>
        </w:rPr>
        <w:t>即</w:t>
      </w:r>
      <w:r w:rsidR="00F1270F">
        <w:rPr>
          <w:rFonts w:hint="eastAsia"/>
        </w:rPr>
        <w:t>学者</w:t>
      </w:r>
      <w:proofErr w:type="gramEnd"/>
      <w:r w:rsidR="00F1270F">
        <w:rPr>
          <w:rFonts w:hint="eastAsia"/>
        </w:rPr>
        <w:t>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b/>
                <w:bCs/>
              </w:rPr>
            </w:pPr>
            <w:r w:rsidRPr="0078501B">
              <w:rPr>
                <w:rFonts w:hint="eastAsia"/>
                <w:b/>
                <w:bCs/>
              </w:rPr>
              <w:t>初始学科</w:t>
            </w:r>
          </w:p>
        </w:tc>
        <w:tc>
          <w:tcPr>
            <w:tcW w:w="0" w:type="auto"/>
          </w:tcPr>
          <w:p w14:paraId="0ABA70A9" w14:textId="77777777" w:rsidR="002673F2" w:rsidRPr="0078501B" w:rsidRDefault="002673F2" w:rsidP="00AD53B4">
            <w:pPr>
              <w:rPr>
                <w:b/>
                <w:bCs/>
              </w:rPr>
            </w:pPr>
            <w:r w:rsidRPr="0078501B">
              <w:rPr>
                <w:rFonts w:hint="eastAsia"/>
                <w:b/>
                <w:bCs/>
              </w:rPr>
              <w:t>跨界学科</w:t>
            </w:r>
          </w:p>
        </w:tc>
        <w:tc>
          <w:tcPr>
            <w:tcW w:w="0" w:type="auto"/>
          </w:tcPr>
          <w:p w14:paraId="2D80CA5A" w14:textId="77777777" w:rsidR="002673F2" w:rsidRPr="0078501B" w:rsidRDefault="002673F2" w:rsidP="00AD53B4">
            <w:pPr>
              <w:rPr>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r w:rsidRPr="00B62ECA">
              <w:rPr>
                <w:rFonts w:hint="eastAsia"/>
              </w:rPr>
              <w:t>医学</w:t>
            </w:r>
          </w:p>
        </w:tc>
        <w:tc>
          <w:tcPr>
            <w:tcW w:w="0" w:type="auto"/>
          </w:tcPr>
          <w:p w14:paraId="4FDD7AAD" w14:textId="77777777" w:rsidR="002673F2" w:rsidRPr="00B62ECA" w:rsidRDefault="002673F2" w:rsidP="00AD53B4">
            <w:r w:rsidRPr="00B62ECA">
              <w:rPr>
                <w:rFonts w:hint="eastAsia"/>
              </w:rPr>
              <w:t>生物学</w:t>
            </w:r>
          </w:p>
        </w:tc>
        <w:tc>
          <w:tcPr>
            <w:tcW w:w="0" w:type="auto"/>
          </w:tcPr>
          <w:p w14:paraId="7EB80FB1" w14:textId="77777777" w:rsidR="002673F2" w:rsidRPr="00B62ECA" w:rsidRDefault="002673F2" w:rsidP="00AD53B4">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r w:rsidRPr="00B62ECA">
              <w:rPr>
                <w:rFonts w:hint="eastAsia"/>
              </w:rPr>
              <w:t>生物学</w:t>
            </w:r>
          </w:p>
        </w:tc>
        <w:tc>
          <w:tcPr>
            <w:tcW w:w="0" w:type="auto"/>
          </w:tcPr>
          <w:p w14:paraId="305F5E86" w14:textId="77777777" w:rsidR="002673F2" w:rsidRPr="00B62ECA" w:rsidRDefault="002673F2" w:rsidP="00AD53B4">
            <w:r w:rsidRPr="00B62ECA">
              <w:rPr>
                <w:rFonts w:hint="eastAsia"/>
              </w:rPr>
              <w:t>医学</w:t>
            </w:r>
          </w:p>
        </w:tc>
        <w:tc>
          <w:tcPr>
            <w:tcW w:w="0" w:type="auto"/>
          </w:tcPr>
          <w:p w14:paraId="55BA05C2" w14:textId="77777777" w:rsidR="002673F2" w:rsidRPr="00B62ECA" w:rsidRDefault="002673F2" w:rsidP="00AD53B4">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r w:rsidRPr="00B62ECA">
              <w:rPr>
                <w:rFonts w:hint="eastAsia"/>
              </w:rPr>
              <w:t>化学</w:t>
            </w:r>
          </w:p>
        </w:tc>
        <w:tc>
          <w:tcPr>
            <w:tcW w:w="0" w:type="auto"/>
          </w:tcPr>
          <w:p w14:paraId="7EBCD240" w14:textId="77777777" w:rsidR="002673F2" w:rsidRPr="00B62ECA" w:rsidRDefault="002673F2" w:rsidP="00AD53B4">
            <w:r w:rsidRPr="00B62ECA">
              <w:rPr>
                <w:rFonts w:hint="eastAsia"/>
              </w:rPr>
              <w:t>材料科学</w:t>
            </w:r>
          </w:p>
        </w:tc>
        <w:tc>
          <w:tcPr>
            <w:tcW w:w="0" w:type="auto"/>
          </w:tcPr>
          <w:p w14:paraId="2CDAD697" w14:textId="77777777" w:rsidR="002673F2" w:rsidRPr="00B62ECA" w:rsidRDefault="002673F2" w:rsidP="00AD53B4">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r w:rsidRPr="00B62ECA">
              <w:rPr>
                <w:rFonts w:hint="eastAsia"/>
              </w:rPr>
              <w:t>工程技术</w:t>
            </w:r>
          </w:p>
        </w:tc>
        <w:tc>
          <w:tcPr>
            <w:tcW w:w="0" w:type="auto"/>
          </w:tcPr>
          <w:p w14:paraId="7785A93E" w14:textId="77777777" w:rsidR="002673F2" w:rsidRPr="00B62ECA" w:rsidRDefault="002673F2" w:rsidP="00AD53B4">
            <w:r w:rsidRPr="00B62ECA">
              <w:rPr>
                <w:rFonts w:hint="eastAsia"/>
              </w:rPr>
              <w:t>材料科学</w:t>
            </w:r>
          </w:p>
        </w:tc>
        <w:tc>
          <w:tcPr>
            <w:tcW w:w="0" w:type="auto"/>
          </w:tcPr>
          <w:p w14:paraId="5DBAAE4D" w14:textId="77777777" w:rsidR="002673F2" w:rsidRPr="00B62ECA" w:rsidRDefault="002673F2" w:rsidP="00AD53B4">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r w:rsidRPr="00B62ECA">
              <w:rPr>
                <w:rFonts w:hint="eastAsia"/>
              </w:rPr>
              <w:t>材料科学</w:t>
            </w:r>
          </w:p>
        </w:tc>
        <w:tc>
          <w:tcPr>
            <w:tcW w:w="0" w:type="auto"/>
          </w:tcPr>
          <w:p w14:paraId="53C00661" w14:textId="77777777" w:rsidR="002673F2" w:rsidRPr="00B62ECA" w:rsidRDefault="002673F2" w:rsidP="00AD53B4">
            <w:r w:rsidRPr="00B62ECA">
              <w:rPr>
                <w:rFonts w:hint="eastAsia"/>
              </w:rPr>
              <w:t>工程技术</w:t>
            </w:r>
          </w:p>
        </w:tc>
        <w:tc>
          <w:tcPr>
            <w:tcW w:w="0" w:type="auto"/>
          </w:tcPr>
          <w:p w14:paraId="08C19F8B" w14:textId="77777777" w:rsidR="002673F2" w:rsidRPr="00B62ECA" w:rsidRDefault="002673F2" w:rsidP="00AD53B4">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r w:rsidRPr="00B62ECA">
              <w:rPr>
                <w:rFonts w:hint="eastAsia"/>
              </w:rPr>
              <w:t>医学</w:t>
            </w:r>
          </w:p>
        </w:tc>
        <w:tc>
          <w:tcPr>
            <w:tcW w:w="0" w:type="auto"/>
          </w:tcPr>
          <w:p w14:paraId="3B512820" w14:textId="77777777" w:rsidR="002673F2" w:rsidRPr="00B62ECA" w:rsidRDefault="002673F2" w:rsidP="00AD53B4">
            <w:r w:rsidRPr="00B62ECA">
              <w:rPr>
                <w:rFonts w:hint="eastAsia"/>
              </w:rPr>
              <w:t>工程技术</w:t>
            </w:r>
          </w:p>
        </w:tc>
        <w:tc>
          <w:tcPr>
            <w:tcW w:w="0" w:type="auto"/>
          </w:tcPr>
          <w:p w14:paraId="337D2A3E" w14:textId="77777777" w:rsidR="002673F2" w:rsidRPr="00B62ECA" w:rsidRDefault="002673F2" w:rsidP="00AD53B4">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r w:rsidRPr="00B62ECA">
              <w:rPr>
                <w:rFonts w:hint="eastAsia"/>
              </w:rPr>
              <w:t>医学</w:t>
            </w:r>
          </w:p>
        </w:tc>
        <w:tc>
          <w:tcPr>
            <w:tcW w:w="0" w:type="auto"/>
          </w:tcPr>
          <w:p w14:paraId="22679E35" w14:textId="77777777" w:rsidR="002673F2" w:rsidRPr="00B62ECA" w:rsidRDefault="002673F2" w:rsidP="00AD53B4">
            <w:r w:rsidRPr="00B62ECA">
              <w:rPr>
                <w:rFonts w:hint="eastAsia"/>
              </w:rPr>
              <w:t>心理学</w:t>
            </w:r>
          </w:p>
        </w:tc>
        <w:tc>
          <w:tcPr>
            <w:tcW w:w="0" w:type="auto"/>
          </w:tcPr>
          <w:p w14:paraId="7C2D20FB" w14:textId="77777777" w:rsidR="002673F2" w:rsidRPr="00B62ECA" w:rsidRDefault="002673F2" w:rsidP="00AD53B4">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r w:rsidRPr="00B62ECA">
              <w:rPr>
                <w:rFonts w:hint="eastAsia"/>
              </w:rPr>
              <w:t>化学</w:t>
            </w:r>
          </w:p>
        </w:tc>
        <w:tc>
          <w:tcPr>
            <w:tcW w:w="0" w:type="auto"/>
          </w:tcPr>
          <w:p w14:paraId="631D7558" w14:textId="77777777" w:rsidR="002673F2" w:rsidRPr="00B62ECA" w:rsidRDefault="002673F2" w:rsidP="00AD53B4">
            <w:r w:rsidRPr="00B62ECA">
              <w:rPr>
                <w:rFonts w:hint="eastAsia"/>
              </w:rPr>
              <w:t>工程技术</w:t>
            </w:r>
          </w:p>
        </w:tc>
        <w:tc>
          <w:tcPr>
            <w:tcW w:w="0" w:type="auto"/>
          </w:tcPr>
          <w:p w14:paraId="7C2B94D8" w14:textId="77777777" w:rsidR="002673F2" w:rsidRPr="00B62ECA" w:rsidRDefault="002673F2" w:rsidP="00AD53B4">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r w:rsidRPr="00B62ECA">
              <w:rPr>
                <w:rFonts w:hint="eastAsia"/>
              </w:rPr>
              <w:t>物理与天体物理</w:t>
            </w:r>
          </w:p>
        </w:tc>
        <w:tc>
          <w:tcPr>
            <w:tcW w:w="0" w:type="auto"/>
          </w:tcPr>
          <w:p w14:paraId="1E07A4D1" w14:textId="77777777" w:rsidR="002673F2" w:rsidRPr="00B62ECA" w:rsidRDefault="002673F2" w:rsidP="00AD53B4">
            <w:r w:rsidRPr="00B62ECA">
              <w:rPr>
                <w:rFonts w:hint="eastAsia"/>
              </w:rPr>
              <w:t>工程技术</w:t>
            </w:r>
          </w:p>
        </w:tc>
        <w:tc>
          <w:tcPr>
            <w:tcW w:w="0" w:type="auto"/>
          </w:tcPr>
          <w:p w14:paraId="264AA624" w14:textId="77777777" w:rsidR="002673F2" w:rsidRPr="00B62ECA" w:rsidRDefault="002673F2" w:rsidP="00AD53B4">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r w:rsidRPr="00B62ECA">
              <w:rPr>
                <w:rFonts w:hint="eastAsia"/>
              </w:rPr>
              <w:t>材料科学</w:t>
            </w:r>
          </w:p>
        </w:tc>
        <w:tc>
          <w:tcPr>
            <w:tcW w:w="0" w:type="auto"/>
          </w:tcPr>
          <w:p w14:paraId="520CF515" w14:textId="77777777" w:rsidR="002673F2" w:rsidRPr="00B62ECA" w:rsidRDefault="002673F2" w:rsidP="00AD53B4">
            <w:r w:rsidRPr="00B62ECA">
              <w:rPr>
                <w:rFonts w:hint="eastAsia"/>
              </w:rPr>
              <w:t>化学</w:t>
            </w:r>
          </w:p>
        </w:tc>
        <w:tc>
          <w:tcPr>
            <w:tcW w:w="0" w:type="auto"/>
          </w:tcPr>
          <w:p w14:paraId="56230184" w14:textId="77777777" w:rsidR="002673F2" w:rsidRPr="00B62ECA" w:rsidRDefault="002673F2" w:rsidP="00AD53B4">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r w:rsidRPr="00B62ECA">
              <w:rPr>
                <w:rFonts w:hint="eastAsia"/>
              </w:rPr>
              <w:t>生物学</w:t>
            </w:r>
          </w:p>
        </w:tc>
        <w:tc>
          <w:tcPr>
            <w:tcW w:w="0" w:type="auto"/>
          </w:tcPr>
          <w:p w14:paraId="0E4E60C9" w14:textId="77777777" w:rsidR="002673F2" w:rsidRPr="00B62ECA" w:rsidRDefault="002673F2" w:rsidP="00AD53B4">
            <w:r w:rsidRPr="00B62ECA">
              <w:rPr>
                <w:rFonts w:hint="eastAsia"/>
              </w:rPr>
              <w:t>农林科学</w:t>
            </w:r>
          </w:p>
        </w:tc>
        <w:tc>
          <w:tcPr>
            <w:tcW w:w="0" w:type="auto"/>
          </w:tcPr>
          <w:p w14:paraId="6FE3BFD4" w14:textId="77777777" w:rsidR="002673F2" w:rsidRPr="00B62ECA" w:rsidRDefault="002673F2" w:rsidP="00AD53B4">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r w:rsidRPr="00B62ECA">
              <w:rPr>
                <w:rFonts w:hint="eastAsia"/>
              </w:rPr>
              <w:t>农林科学</w:t>
            </w:r>
          </w:p>
        </w:tc>
        <w:tc>
          <w:tcPr>
            <w:tcW w:w="0" w:type="auto"/>
          </w:tcPr>
          <w:p w14:paraId="46CFB42C" w14:textId="77777777" w:rsidR="002673F2" w:rsidRPr="00B62ECA" w:rsidRDefault="002673F2" w:rsidP="00AD53B4">
            <w:r w:rsidRPr="00B62ECA">
              <w:rPr>
                <w:rFonts w:hint="eastAsia"/>
              </w:rPr>
              <w:t>生物学</w:t>
            </w:r>
          </w:p>
        </w:tc>
        <w:tc>
          <w:tcPr>
            <w:tcW w:w="0" w:type="auto"/>
          </w:tcPr>
          <w:p w14:paraId="293FE110" w14:textId="77777777" w:rsidR="002673F2" w:rsidRPr="00B62ECA" w:rsidRDefault="002673F2" w:rsidP="00AD53B4">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r w:rsidRPr="00B62ECA">
              <w:rPr>
                <w:rFonts w:hint="eastAsia"/>
              </w:rPr>
              <w:t>物理与天体物理</w:t>
            </w:r>
          </w:p>
        </w:tc>
        <w:tc>
          <w:tcPr>
            <w:tcW w:w="0" w:type="auto"/>
          </w:tcPr>
          <w:p w14:paraId="13193F24" w14:textId="77777777" w:rsidR="002673F2" w:rsidRPr="00B62ECA" w:rsidRDefault="002673F2" w:rsidP="00AD53B4">
            <w:r w:rsidRPr="00B62ECA">
              <w:rPr>
                <w:rFonts w:hint="eastAsia"/>
              </w:rPr>
              <w:t>材料科学</w:t>
            </w:r>
          </w:p>
        </w:tc>
        <w:tc>
          <w:tcPr>
            <w:tcW w:w="0" w:type="auto"/>
          </w:tcPr>
          <w:p w14:paraId="4A97F64F" w14:textId="77777777" w:rsidR="002673F2" w:rsidRPr="00B62ECA" w:rsidRDefault="002673F2" w:rsidP="00AD53B4">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r w:rsidRPr="00B62ECA">
              <w:rPr>
                <w:rFonts w:hint="eastAsia"/>
              </w:rPr>
              <w:lastRenderedPageBreak/>
              <w:t>工程技术</w:t>
            </w:r>
          </w:p>
        </w:tc>
        <w:tc>
          <w:tcPr>
            <w:tcW w:w="0" w:type="auto"/>
          </w:tcPr>
          <w:p w14:paraId="1ED8272F" w14:textId="77777777" w:rsidR="002673F2" w:rsidRPr="00B62ECA" w:rsidRDefault="002673F2" w:rsidP="00AD53B4">
            <w:r w:rsidRPr="00B62ECA">
              <w:rPr>
                <w:rFonts w:hint="eastAsia"/>
              </w:rPr>
              <w:t>计算机科学</w:t>
            </w:r>
          </w:p>
        </w:tc>
        <w:tc>
          <w:tcPr>
            <w:tcW w:w="0" w:type="auto"/>
          </w:tcPr>
          <w:p w14:paraId="6563EBCC" w14:textId="77777777" w:rsidR="002673F2" w:rsidRPr="00B62ECA" w:rsidRDefault="002673F2" w:rsidP="00AD53B4">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r w:rsidRPr="00B62ECA">
              <w:rPr>
                <w:rFonts w:hint="eastAsia"/>
              </w:rPr>
              <w:t>工程技术</w:t>
            </w:r>
          </w:p>
        </w:tc>
        <w:tc>
          <w:tcPr>
            <w:tcW w:w="0" w:type="auto"/>
          </w:tcPr>
          <w:p w14:paraId="5DBF5970" w14:textId="77777777" w:rsidR="002673F2" w:rsidRPr="00B62ECA" w:rsidRDefault="002673F2" w:rsidP="00AD53B4">
            <w:r w:rsidRPr="00B62ECA">
              <w:rPr>
                <w:rFonts w:hint="eastAsia"/>
              </w:rPr>
              <w:t>物理与天体物理</w:t>
            </w:r>
          </w:p>
        </w:tc>
        <w:tc>
          <w:tcPr>
            <w:tcW w:w="0" w:type="auto"/>
          </w:tcPr>
          <w:p w14:paraId="10D6F2E2" w14:textId="77777777" w:rsidR="002673F2" w:rsidRPr="00B62ECA" w:rsidRDefault="002673F2" w:rsidP="00AD53B4">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r w:rsidRPr="00B62ECA">
              <w:rPr>
                <w:rFonts w:hint="eastAsia"/>
              </w:rPr>
              <w:t>工程技术</w:t>
            </w:r>
          </w:p>
        </w:tc>
        <w:tc>
          <w:tcPr>
            <w:tcW w:w="0" w:type="auto"/>
          </w:tcPr>
          <w:p w14:paraId="278B1CAB" w14:textId="77777777" w:rsidR="002673F2" w:rsidRPr="00B62ECA" w:rsidRDefault="002673F2" w:rsidP="00AD53B4">
            <w:r w:rsidRPr="00B62ECA">
              <w:rPr>
                <w:rFonts w:hint="eastAsia"/>
              </w:rPr>
              <w:t>化学</w:t>
            </w:r>
          </w:p>
        </w:tc>
        <w:tc>
          <w:tcPr>
            <w:tcW w:w="0" w:type="auto"/>
          </w:tcPr>
          <w:p w14:paraId="1ED78C0A" w14:textId="77777777" w:rsidR="002673F2" w:rsidRPr="00B62ECA" w:rsidRDefault="002673F2" w:rsidP="00AD53B4">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r w:rsidRPr="00B62ECA">
              <w:rPr>
                <w:rFonts w:hint="eastAsia"/>
              </w:rPr>
              <w:t>心理学</w:t>
            </w:r>
          </w:p>
        </w:tc>
        <w:tc>
          <w:tcPr>
            <w:tcW w:w="0" w:type="auto"/>
          </w:tcPr>
          <w:p w14:paraId="46A9433F" w14:textId="77777777" w:rsidR="002673F2" w:rsidRPr="00B62ECA" w:rsidRDefault="002673F2" w:rsidP="00AD53B4">
            <w:r w:rsidRPr="00B62ECA">
              <w:rPr>
                <w:rFonts w:hint="eastAsia"/>
              </w:rPr>
              <w:t>医学</w:t>
            </w:r>
          </w:p>
        </w:tc>
        <w:tc>
          <w:tcPr>
            <w:tcW w:w="0" w:type="auto"/>
          </w:tcPr>
          <w:p w14:paraId="6685B0DC" w14:textId="77777777" w:rsidR="002673F2" w:rsidRPr="00B62ECA" w:rsidRDefault="002673F2" w:rsidP="00AD53B4">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r w:rsidRPr="00B62ECA">
              <w:rPr>
                <w:rFonts w:hint="eastAsia"/>
              </w:rPr>
              <w:t>计算机科学</w:t>
            </w:r>
          </w:p>
        </w:tc>
        <w:tc>
          <w:tcPr>
            <w:tcW w:w="0" w:type="auto"/>
          </w:tcPr>
          <w:p w14:paraId="5BA7FD31" w14:textId="77777777" w:rsidR="002673F2" w:rsidRPr="00B62ECA" w:rsidRDefault="002673F2" w:rsidP="00AD53B4">
            <w:r w:rsidRPr="00B62ECA">
              <w:rPr>
                <w:rFonts w:hint="eastAsia"/>
              </w:rPr>
              <w:t>工程技术</w:t>
            </w:r>
          </w:p>
        </w:tc>
        <w:tc>
          <w:tcPr>
            <w:tcW w:w="0" w:type="auto"/>
          </w:tcPr>
          <w:p w14:paraId="56A91E16" w14:textId="77777777" w:rsidR="002673F2" w:rsidRPr="00B62ECA" w:rsidRDefault="002673F2" w:rsidP="00AD53B4">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r w:rsidRPr="00B62ECA">
              <w:rPr>
                <w:rFonts w:hint="eastAsia"/>
              </w:rPr>
              <w:t>化学</w:t>
            </w:r>
          </w:p>
        </w:tc>
        <w:tc>
          <w:tcPr>
            <w:tcW w:w="0" w:type="auto"/>
          </w:tcPr>
          <w:p w14:paraId="612D4A21" w14:textId="77777777" w:rsidR="002673F2" w:rsidRPr="00B62ECA" w:rsidRDefault="002673F2" w:rsidP="00AD53B4">
            <w:r w:rsidRPr="00B62ECA">
              <w:rPr>
                <w:rFonts w:hint="eastAsia"/>
              </w:rPr>
              <w:t>医学</w:t>
            </w:r>
          </w:p>
        </w:tc>
        <w:tc>
          <w:tcPr>
            <w:tcW w:w="0" w:type="auto"/>
          </w:tcPr>
          <w:p w14:paraId="2181BD90" w14:textId="77777777" w:rsidR="002673F2" w:rsidRPr="00B62ECA" w:rsidRDefault="002673F2" w:rsidP="00AD53B4">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r w:rsidRPr="00B62ECA">
              <w:rPr>
                <w:rFonts w:hint="eastAsia"/>
              </w:rPr>
              <w:t>生物学</w:t>
            </w:r>
          </w:p>
        </w:tc>
        <w:tc>
          <w:tcPr>
            <w:tcW w:w="0" w:type="auto"/>
          </w:tcPr>
          <w:p w14:paraId="37D90B53" w14:textId="77777777" w:rsidR="002673F2" w:rsidRPr="00B62ECA" w:rsidRDefault="002673F2" w:rsidP="00AD53B4">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b/>
                <w:bCs/>
              </w:rPr>
            </w:pPr>
            <w:r w:rsidRPr="00596052">
              <w:rPr>
                <w:rFonts w:hint="eastAsia"/>
                <w:b/>
                <w:bCs/>
              </w:rPr>
              <w:t>初始学科</w:t>
            </w:r>
          </w:p>
        </w:tc>
        <w:tc>
          <w:tcPr>
            <w:tcW w:w="0" w:type="auto"/>
          </w:tcPr>
          <w:p w14:paraId="022F582C" w14:textId="77777777" w:rsidR="002673F2" w:rsidRPr="00596052" w:rsidRDefault="002673F2" w:rsidP="00AD53B4">
            <w:pPr>
              <w:rPr>
                <w:b/>
                <w:bCs/>
              </w:rPr>
            </w:pPr>
            <w:r>
              <w:rPr>
                <w:rFonts w:hint="eastAsia"/>
                <w:b/>
                <w:bCs/>
              </w:rPr>
              <w:t>跨界学科</w:t>
            </w:r>
          </w:p>
        </w:tc>
        <w:tc>
          <w:tcPr>
            <w:tcW w:w="0" w:type="auto"/>
          </w:tcPr>
          <w:p w14:paraId="6D563AEA" w14:textId="77777777" w:rsidR="002673F2" w:rsidRPr="00596052" w:rsidRDefault="002673F2" w:rsidP="00AD53B4">
            <w:pPr>
              <w:rPr>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r w:rsidRPr="002F4C41">
              <w:rPr>
                <w:rFonts w:hint="eastAsia"/>
              </w:rPr>
              <w:t>教育学</w:t>
            </w:r>
          </w:p>
        </w:tc>
        <w:tc>
          <w:tcPr>
            <w:tcW w:w="0" w:type="auto"/>
          </w:tcPr>
          <w:p w14:paraId="0B4C5DF6" w14:textId="77777777" w:rsidR="002673F2" w:rsidRPr="002F4C41" w:rsidRDefault="002673F2" w:rsidP="00AD53B4">
            <w:r w:rsidRPr="002F4C41">
              <w:rPr>
                <w:rFonts w:hint="eastAsia"/>
              </w:rPr>
              <w:t>材料科学</w:t>
            </w:r>
          </w:p>
        </w:tc>
        <w:tc>
          <w:tcPr>
            <w:tcW w:w="0" w:type="auto"/>
          </w:tcPr>
          <w:p w14:paraId="0BBD5A4C" w14:textId="77777777" w:rsidR="002673F2" w:rsidRPr="002F4C41" w:rsidRDefault="002673F2" w:rsidP="00AD53B4">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r w:rsidRPr="002F4C41">
              <w:rPr>
                <w:rFonts w:hint="eastAsia"/>
              </w:rPr>
              <w:t>材料科学</w:t>
            </w:r>
          </w:p>
        </w:tc>
        <w:tc>
          <w:tcPr>
            <w:tcW w:w="0" w:type="auto"/>
          </w:tcPr>
          <w:p w14:paraId="3FE29E1C" w14:textId="77777777" w:rsidR="002673F2" w:rsidRPr="002F4C41" w:rsidRDefault="002673F2" w:rsidP="00AD53B4">
            <w:r w:rsidRPr="002F4C41">
              <w:rPr>
                <w:rFonts w:hint="eastAsia"/>
              </w:rPr>
              <w:t>心理学</w:t>
            </w:r>
          </w:p>
        </w:tc>
        <w:tc>
          <w:tcPr>
            <w:tcW w:w="0" w:type="auto"/>
          </w:tcPr>
          <w:p w14:paraId="73D87C20" w14:textId="77777777" w:rsidR="002673F2" w:rsidRPr="002F4C41" w:rsidRDefault="002673F2" w:rsidP="00AD53B4">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r w:rsidRPr="002F4C41">
              <w:rPr>
                <w:rFonts w:hint="eastAsia"/>
              </w:rPr>
              <w:t>心理学</w:t>
            </w:r>
          </w:p>
        </w:tc>
        <w:tc>
          <w:tcPr>
            <w:tcW w:w="0" w:type="auto"/>
          </w:tcPr>
          <w:p w14:paraId="0C33F8E8" w14:textId="77777777" w:rsidR="002673F2" w:rsidRPr="002F4C41" w:rsidRDefault="002673F2" w:rsidP="00AD53B4">
            <w:r w:rsidRPr="002F4C41">
              <w:rPr>
                <w:rFonts w:hint="eastAsia"/>
              </w:rPr>
              <w:t>材料科学</w:t>
            </w:r>
          </w:p>
        </w:tc>
        <w:tc>
          <w:tcPr>
            <w:tcW w:w="0" w:type="auto"/>
          </w:tcPr>
          <w:p w14:paraId="40E094DA" w14:textId="77777777" w:rsidR="002673F2" w:rsidRPr="002F4C41" w:rsidRDefault="002673F2" w:rsidP="00AD53B4">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r w:rsidRPr="002F4C41">
              <w:rPr>
                <w:rFonts w:hint="eastAsia"/>
              </w:rPr>
              <w:t>材料科学</w:t>
            </w:r>
          </w:p>
        </w:tc>
        <w:tc>
          <w:tcPr>
            <w:tcW w:w="0" w:type="auto"/>
          </w:tcPr>
          <w:p w14:paraId="000AE82F" w14:textId="77777777" w:rsidR="002673F2" w:rsidRPr="002F4C41" w:rsidRDefault="002673F2" w:rsidP="00AD53B4">
            <w:r w:rsidRPr="002F4C41">
              <w:rPr>
                <w:rFonts w:hint="eastAsia"/>
              </w:rPr>
              <w:t>教育学</w:t>
            </w:r>
          </w:p>
        </w:tc>
        <w:tc>
          <w:tcPr>
            <w:tcW w:w="0" w:type="auto"/>
          </w:tcPr>
          <w:p w14:paraId="3D7A062D" w14:textId="77777777" w:rsidR="002673F2" w:rsidRPr="002F4C41" w:rsidRDefault="002673F2" w:rsidP="00AD53B4">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r w:rsidRPr="002F4C41">
              <w:rPr>
                <w:rFonts w:hint="eastAsia"/>
              </w:rPr>
              <w:t>材料科学</w:t>
            </w:r>
          </w:p>
        </w:tc>
        <w:tc>
          <w:tcPr>
            <w:tcW w:w="0" w:type="auto"/>
          </w:tcPr>
          <w:p w14:paraId="52721BCD" w14:textId="77777777" w:rsidR="002673F2" w:rsidRPr="002F4C41" w:rsidRDefault="002673F2" w:rsidP="00AD53B4">
            <w:r w:rsidRPr="002F4C41">
              <w:rPr>
                <w:rFonts w:hint="eastAsia"/>
              </w:rPr>
              <w:t>法学</w:t>
            </w:r>
          </w:p>
        </w:tc>
        <w:tc>
          <w:tcPr>
            <w:tcW w:w="0" w:type="auto"/>
          </w:tcPr>
          <w:p w14:paraId="7EA17610" w14:textId="77777777" w:rsidR="002673F2" w:rsidRPr="002F4C41" w:rsidRDefault="002673F2" w:rsidP="00AD53B4">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r w:rsidRPr="002F4C41">
              <w:rPr>
                <w:rFonts w:hint="eastAsia"/>
              </w:rPr>
              <w:t>教育学</w:t>
            </w:r>
          </w:p>
        </w:tc>
        <w:tc>
          <w:tcPr>
            <w:tcW w:w="0" w:type="auto"/>
          </w:tcPr>
          <w:p w14:paraId="69E04A33" w14:textId="77777777" w:rsidR="002673F2" w:rsidRPr="002F4C41" w:rsidRDefault="002673F2" w:rsidP="00AD53B4">
            <w:r w:rsidRPr="002F4C41">
              <w:rPr>
                <w:rFonts w:hint="eastAsia"/>
              </w:rPr>
              <w:t>地球科学</w:t>
            </w:r>
          </w:p>
        </w:tc>
        <w:tc>
          <w:tcPr>
            <w:tcW w:w="0" w:type="auto"/>
          </w:tcPr>
          <w:p w14:paraId="5C8B641D" w14:textId="77777777" w:rsidR="002673F2" w:rsidRPr="002F4C41" w:rsidRDefault="002673F2" w:rsidP="00AD53B4">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r w:rsidRPr="002F4C41">
              <w:rPr>
                <w:rFonts w:hint="eastAsia"/>
              </w:rPr>
              <w:t>法学</w:t>
            </w:r>
          </w:p>
        </w:tc>
        <w:tc>
          <w:tcPr>
            <w:tcW w:w="0" w:type="auto"/>
          </w:tcPr>
          <w:p w14:paraId="02913794" w14:textId="77777777" w:rsidR="002673F2" w:rsidRPr="002F4C41" w:rsidRDefault="002673F2" w:rsidP="00AD53B4">
            <w:r w:rsidRPr="002F4C41">
              <w:rPr>
                <w:rFonts w:hint="eastAsia"/>
              </w:rPr>
              <w:t>物理与天体物理</w:t>
            </w:r>
          </w:p>
        </w:tc>
        <w:tc>
          <w:tcPr>
            <w:tcW w:w="0" w:type="auto"/>
          </w:tcPr>
          <w:p w14:paraId="180DDDE4" w14:textId="77777777" w:rsidR="002673F2" w:rsidRPr="002F4C41" w:rsidRDefault="002673F2" w:rsidP="00AD53B4">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r w:rsidRPr="002F4C41">
              <w:rPr>
                <w:rFonts w:hint="eastAsia"/>
              </w:rPr>
              <w:t>法学</w:t>
            </w:r>
          </w:p>
        </w:tc>
        <w:tc>
          <w:tcPr>
            <w:tcW w:w="0" w:type="auto"/>
          </w:tcPr>
          <w:p w14:paraId="5D9E5591" w14:textId="77777777" w:rsidR="002673F2" w:rsidRPr="002F4C41" w:rsidRDefault="002673F2" w:rsidP="00AD53B4">
            <w:r w:rsidRPr="002F4C41">
              <w:rPr>
                <w:rFonts w:hint="eastAsia"/>
              </w:rPr>
              <w:t>材料科学</w:t>
            </w:r>
          </w:p>
        </w:tc>
        <w:tc>
          <w:tcPr>
            <w:tcW w:w="0" w:type="auto"/>
          </w:tcPr>
          <w:p w14:paraId="1E458DF2" w14:textId="77777777" w:rsidR="002673F2" w:rsidRPr="002F4C41" w:rsidRDefault="002673F2" w:rsidP="00AD53B4">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r w:rsidRPr="002F4C41">
              <w:rPr>
                <w:rFonts w:hint="eastAsia"/>
              </w:rPr>
              <w:t>经济学</w:t>
            </w:r>
          </w:p>
        </w:tc>
        <w:tc>
          <w:tcPr>
            <w:tcW w:w="0" w:type="auto"/>
          </w:tcPr>
          <w:p w14:paraId="7051C95A" w14:textId="77777777" w:rsidR="002673F2" w:rsidRPr="002F4C41" w:rsidRDefault="002673F2" w:rsidP="00AD53B4">
            <w:r w:rsidRPr="002F4C41">
              <w:rPr>
                <w:rFonts w:hint="eastAsia"/>
              </w:rPr>
              <w:t>化学</w:t>
            </w:r>
          </w:p>
        </w:tc>
        <w:tc>
          <w:tcPr>
            <w:tcW w:w="0" w:type="auto"/>
          </w:tcPr>
          <w:p w14:paraId="0CA67DA1" w14:textId="77777777" w:rsidR="002673F2" w:rsidRPr="002F4C41" w:rsidRDefault="002673F2" w:rsidP="00AD53B4">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r w:rsidRPr="002F4C41">
              <w:rPr>
                <w:rFonts w:hint="eastAsia"/>
              </w:rPr>
              <w:t>法学</w:t>
            </w:r>
          </w:p>
        </w:tc>
        <w:tc>
          <w:tcPr>
            <w:tcW w:w="0" w:type="auto"/>
          </w:tcPr>
          <w:p w14:paraId="240A6D51" w14:textId="77777777" w:rsidR="002673F2" w:rsidRPr="002F4C41" w:rsidRDefault="002673F2" w:rsidP="00AD53B4">
            <w:r w:rsidRPr="002F4C41">
              <w:rPr>
                <w:rFonts w:hint="eastAsia"/>
              </w:rPr>
              <w:t>化学</w:t>
            </w:r>
          </w:p>
        </w:tc>
        <w:tc>
          <w:tcPr>
            <w:tcW w:w="0" w:type="auto"/>
          </w:tcPr>
          <w:p w14:paraId="3F1091D8" w14:textId="77777777" w:rsidR="002673F2" w:rsidRPr="002F4C41" w:rsidRDefault="002673F2" w:rsidP="00AD53B4">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r w:rsidRPr="002F4C41">
              <w:rPr>
                <w:rFonts w:hint="eastAsia"/>
              </w:rPr>
              <w:t>管理学</w:t>
            </w:r>
          </w:p>
        </w:tc>
        <w:tc>
          <w:tcPr>
            <w:tcW w:w="0" w:type="auto"/>
          </w:tcPr>
          <w:p w14:paraId="4E5ACF1D" w14:textId="77777777" w:rsidR="002673F2" w:rsidRPr="002F4C41" w:rsidRDefault="002673F2" w:rsidP="00AD53B4">
            <w:r w:rsidRPr="002F4C41">
              <w:rPr>
                <w:rFonts w:hint="eastAsia"/>
              </w:rPr>
              <w:t>化学</w:t>
            </w:r>
          </w:p>
        </w:tc>
        <w:tc>
          <w:tcPr>
            <w:tcW w:w="0" w:type="auto"/>
          </w:tcPr>
          <w:p w14:paraId="0CC87530" w14:textId="77777777" w:rsidR="002673F2" w:rsidRPr="002F4C41" w:rsidRDefault="002673F2" w:rsidP="00AD53B4">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r w:rsidRPr="002F4C41">
              <w:rPr>
                <w:rFonts w:hint="eastAsia"/>
              </w:rPr>
              <w:t>经济学</w:t>
            </w:r>
          </w:p>
        </w:tc>
        <w:tc>
          <w:tcPr>
            <w:tcW w:w="0" w:type="auto"/>
          </w:tcPr>
          <w:p w14:paraId="6B505142" w14:textId="77777777" w:rsidR="002673F2" w:rsidRPr="002F4C41" w:rsidRDefault="002673F2" w:rsidP="00AD53B4">
            <w:r w:rsidRPr="002F4C41">
              <w:rPr>
                <w:rFonts w:hint="eastAsia"/>
              </w:rPr>
              <w:t>材料科学</w:t>
            </w:r>
          </w:p>
        </w:tc>
        <w:tc>
          <w:tcPr>
            <w:tcW w:w="0" w:type="auto"/>
          </w:tcPr>
          <w:p w14:paraId="034A4066" w14:textId="77777777" w:rsidR="002673F2" w:rsidRPr="002F4C41" w:rsidRDefault="002673F2" w:rsidP="00AD53B4">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r w:rsidRPr="002F4C41">
              <w:rPr>
                <w:rFonts w:hint="eastAsia"/>
              </w:rPr>
              <w:t>管理学</w:t>
            </w:r>
          </w:p>
        </w:tc>
        <w:tc>
          <w:tcPr>
            <w:tcW w:w="0" w:type="auto"/>
          </w:tcPr>
          <w:p w14:paraId="127714FA" w14:textId="77777777" w:rsidR="002673F2" w:rsidRPr="002F4C41" w:rsidRDefault="002673F2" w:rsidP="00AD53B4">
            <w:r w:rsidRPr="002F4C41">
              <w:rPr>
                <w:rFonts w:hint="eastAsia"/>
              </w:rPr>
              <w:t>物理与天体物理</w:t>
            </w:r>
          </w:p>
        </w:tc>
        <w:tc>
          <w:tcPr>
            <w:tcW w:w="0" w:type="auto"/>
          </w:tcPr>
          <w:p w14:paraId="7D6C6D18" w14:textId="77777777" w:rsidR="002673F2" w:rsidRPr="002F4C41" w:rsidRDefault="002673F2" w:rsidP="00AD53B4">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r w:rsidRPr="002F4C41">
              <w:rPr>
                <w:rFonts w:hint="eastAsia"/>
              </w:rPr>
              <w:t>材料科学</w:t>
            </w:r>
          </w:p>
        </w:tc>
        <w:tc>
          <w:tcPr>
            <w:tcW w:w="0" w:type="auto"/>
          </w:tcPr>
          <w:p w14:paraId="435B7F95" w14:textId="77777777" w:rsidR="002673F2" w:rsidRPr="002F4C41" w:rsidRDefault="002673F2" w:rsidP="00AD53B4">
            <w:r w:rsidRPr="002F4C41">
              <w:rPr>
                <w:rFonts w:hint="eastAsia"/>
              </w:rPr>
              <w:t>经济学</w:t>
            </w:r>
          </w:p>
        </w:tc>
        <w:tc>
          <w:tcPr>
            <w:tcW w:w="0" w:type="auto"/>
          </w:tcPr>
          <w:p w14:paraId="283A4CA0" w14:textId="77777777" w:rsidR="002673F2" w:rsidRPr="002F4C41" w:rsidRDefault="002673F2" w:rsidP="00AD53B4">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r w:rsidRPr="002F4C41">
              <w:rPr>
                <w:rFonts w:hint="eastAsia"/>
              </w:rPr>
              <w:t>人文科学</w:t>
            </w:r>
          </w:p>
        </w:tc>
        <w:tc>
          <w:tcPr>
            <w:tcW w:w="0" w:type="auto"/>
          </w:tcPr>
          <w:p w14:paraId="4BB064AF" w14:textId="77777777" w:rsidR="002673F2" w:rsidRPr="002F4C41" w:rsidRDefault="002673F2" w:rsidP="00AD53B4">
            <w:r w:rsidRPr="002F4C41">
              <w:rPr>
                <w:rFonts w:hint="eastAsia"/>
              </w:rPr>
              <w:t>材料科学</w:t>
            </w:r>
          </w:p>
        </w:tc>
        <w:tc>
          <w:tcPr>
            <w:tcW w:w="0" w:type="auto"/>
          </w:tcPr>
          <w:p w14:paraId="491365C4" w14:textId="77777777" w:rsidR="002673F2" w:rsidRPr="002F4C41" w:rsidRDefault="002673F2" w:rsidP="00AD53B4">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r w:rsidRPr="002F4C41">
              <w:rPr>
                <w:rFonts w:hint="eastAsia"/>
              </w:rPr>
              <w:t>材料科学</w:t>
            </w:r>
          </w:p>
        </w:tc>
        <w:tc>
          <w:tcPr>
            <w:tcW w:w="0" w:type="auto"/>
          </w:tcPr>
          <w:p w14:paraId="58282C35" w14:textId="77777777" w:rsidR="002673F2" w:rsidRPr="002F4C41" w:rsidRDefault="002673F2" w:rsidP="00AD53B4">
            <w:r w:rsidRPr="002F4C41">
              <w:rPr>
                <w:rFonts w:hint="eastAsia"/>
              </w:rPr>
              <w:t>人文科学</w:t>
            </w:r>
          </w:p>
        </w:tc>
        <w:tc>
          <w:tcPr>
            <w:tcW w:w="0" w:type="auto"/>
          </w:tcPr>
          <w:p w14:paraId="1834E01F" w14:textId="77777777" w:rsidR="002673F2" w:rsidRPr="002F4C41" w:rsidRDefault="002673F2" w:rsidP="00AD53B4">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r w:rsidRPr="002F4C41">
              <w:rPr>
                <w:rFonts w:hint="eastAsia"/>
              </w:rPr>
              <w:t>化学</w:t>
            </w:r>
          </w:p>
        </w:tc>
        <w:tc>
          <w:tcPr>
            <w:tcW w:w="0" w:type="auto"/>
          </w:tcPr>
          <w:p w14:paraId="111882CC" w14:textId="77777777" w:rsidR="002673F2" w:rsidRPr="002F4C41" w:rsidRDefault="002673F2" w:rsidP="00AD53B4">
            <w:r w:rsidRPr="002F4C41">
              <w:rPr>
                <w:rFonts w:hint="eastAsia"/>
              </w:rPr>
              <w:t>经济学</w:t>
            </w:r>
          </w:p>
        </w:tc>
        <w:tc>
          <w:tcPr>
            <w:tcW w:w="0" w:type="auto"/>
          </w:tcPr>
          <w:p w14:paraId="745E7E89" w14:textId="77777777" w:rsidR="002673F2" w:rsidRPr="002F4C41" w:rsidRDefault="002673F2" w:rsidP="00AD53B4">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r w:rsidRPr="002F4C41">
              <w:rPr>
                <w:rFonts w:hint="eastAsia"/>
              </w:rPr>
              <w:t>教育学</w:t>
            </w:r>
          </w:p>
        </w:tc>
        <w:tc>
          <w:tcPr>
            <w:tcW w:w="0" w:type="auto"/>
          </w:tcPr>
          <w:p w14:paraId="722886B0" w14:textId="77777777" w:rsidR="002673F2" w:rsidRPr="002F4C41" w:rsidRDefault="002673F2" w:rsidP="00AD53B4">
            <w:r w:rsidRPr="002F4C41">
              <w:rPr>
                <w:rFonts w:hint="eastAsia"/>
              </w:rPr>
              <w:t>物理与天体物理</w:t>
            </w:r>
          </w:p>
        </w:tc>
        <w:tc>
          <w:tcPr>
            <w:tcW w:w="0" w:type="auto"/>
          </w:tcPr>
          <w:p w14:paraId="17C40AFF" w14:textId="77777777" w:rsidR="002673F2" w:rsidRPr="002F4C41" w:rsidRDefault="002673F2" w:rsidP="00AD53B4">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r w:rsidRPr="002F4C41">
              <w:rPr>
                <w:rFonts w:hint="eastAsia"/>
              </w:rPr>
              <w:t>化学</w:t>
            </w:r>
          </w:p>
        </w:tc>
        <w:tc>
          <w:tcPr>
            <w:tcW w:w="0" w:type="auto"/>
          </w:tcPr>
          <w:p w14:paraId="337AE3AE" w14:textId="77777777" w:rsidR="002673F2" w:rsidRPr="002F4C41" w:rsidRDefault="002673F2" w:rsidP="00AD53B4">
            <w:r w:rsidRPr="002F4C41">
              <w:rPr>
                <w:rFonts w:hint="eastAsia"/>
              </w:rPr>
              <w:t>法学</w:t>
            </w:r>
          </w:p>
        </w:tc>
        <w:tc>
          <w:tcPr>
            <w:tcW w:w="0" w:type="auto"/>
          </w:tcPr>
          <w:p w14:paraId="0C7D50CC" w14:textId="77777777" w:rsidR="002673F2" w:rsidRPr="002F4C41" w:rsidRDefault="002673F2" w:rsidP="00AD53B4">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r w:rsidRPr="002F4C41">
              <w:rPr>
                <w:rFonts w:hint="eastAsia"/>
              </w:rPr>
              <w:t>地球科学</w:t>
            </w:r>
          </w:p>
        </w:tc>
        <w:tc>
          <w:tcPr>
            <w:tcW w:w="0" w:type="auto"/>
          </w:tcPr>
          <w:p w14:paraId="4DE4D3BE" w14:textId="77777777" w:rsidR="002673F2" w:rsidRPr="002F4C41" w:rsidRDefault="002673F2" w:rsidP="00AD53B4">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276EB440" w14:textId="55110F57" w:rsidR="00F2105A" w:rsidRDefault="00FD6431" w:rsidP="00310080">
      <w:pPr>
        <w:ind w:firstLineChars="200" w:firstLine="480"/>
      </w:pPr>
      <w:r>
        <w:rPr>
          <w:rFonts w:hint="eastAsia"/>
        </w:rPr>
        <w:t>选择</w:t>
      </w:r>
      <w:r w:rsidR="003F127E">
        <w:rPr>
          <w:rFonts w:hint="eastAsia"/>
        </w:rPr>
        <w:t>管理学</w:t>
      </w:r>
      <w:r w:rsidR="00625905">
        <w:rPr>
          <w:rFonts w:hint="eastAsia"/>
        </w:rPr>
        <w:t>领域</w:t>
      </w:r>
      <w:r w:rsidR="003E3ACB">
        <w:rPr>
          <w:rFonts w:hint="eastAsia"/>
        </w:rPr>
        <w:t>历史上所有学者的所有发文</w:t>
      </w:r>
      <w:r w:rsidR="00F00480">
        <w:rPr>
          <w:rFonts w:hint="eastAsia"/>
        </w:rPr>
        <w:t>，</w:t>
      </w:r>
      <w:r w:rsidR="00274FFC">
        <w:rPr>
          <w:rFonts w:hint="eastAsia"/>
        </w:rPr>
        <w:t>找到其转向文章</w:t>
      </w:r>
      <w:r w:rsidR="008E4FE4">
        <w:rPr>
          <w:rFonts w:hint="eastAsia"/>
        </w:rPr>
        <w:t>，判断其转向文章是否是</w:t>
      </w:r>
      <w:r w:rsidR="00CC6174">
        <w:rPr>
          <w:rFonts w:hint="eastAsia"/>
        </w:rPr>
        <w:t>跨学科研究</w:t>
      </w:r>
      <w:r w:rsidR="00F00480">
        <w:rPr>
          <w:rFonts w:hint="eastAsia"/>
        </w:rPr>
        <w:t>。</w:t>
      </w:r>
    </w:p>
    <w:p w14:paraId="49E29724" w14:textId="24321EB8" w:rsidR="004D7C00" w:rsidRDefault="006B4195" w:rsidP="007934C5">
      <w:pPr>
        <w:ind w:firstLineChars="200" w:firstLine="480"/>
      </w:pPr>
      <w:r>
        <w:rPr>
          <w:rFonts w:hint="eastAsia"/>
        </w:rPr>
        <w:t>学科差异性的计算：</w:t>
      </w:r>
      <w:r w:rsidR="00684C08">
        <w:rPr>
          <w:rFonts w:hint="eastAsia"/>
        </w:rPr>
        <w:t>我们对</w:t>
      </w:r>
      <w:r w:rsidR="00684C08">
        <w:rPr>
          <w:rFonts w:hint="eastAsia"/>
        </w:rPr>
        <w:t>18</w:t>
      </w:r>
      <w:r w:rsidR="00684C08">
        <w:rPr>
          <w:rFonts w:hint="eastAsia"/>
        </w:rPr>
        <w:t>个</w:t>
      </w:r>
      <w:r w:rsidR="00684C08">
        <w:rPr>
          <w:rFonts w:hint="eastAsia"/>
        </w:rPr>
        <w:t>JCR</w:t>
      </w:r>
      <w:r w:rsidR="00684C08">
        <w:rPr>
          <w:rFonts w:hint="eastAsia"/>
        </w:rPr>
        <w:t>大类的</w:t>
      </w:r>
      <w:r w:rsidR="00700178">
        <w:rPr>
          <w:rFonts w:hint="eastAsia"/>
        </w:rPr>
        <w:t>学科差异进行计算。</w:t>
      </w:r>
      <w:r w:rsidR="007F439A">
        <w:rPr>
          <w:rFonts w:hint="eastAsia"/>
        </w:rPr>
        <w:t>每一年</w:t>
      </w:r>
      <w:r w:rsidR="006C6B3A">
        <w:rPr>
          <w:rFonts w:hint="eastAsia"/>
        </w:rPr>
        <w:t>（</w:t>
      </w:r>
      <w:r w:rsidR="006C6B3A">
        <w:rPr>
          <w:rFonts w:hint="eastAsia"/>
        </w:rPr>
        <w:t>1800</w:t>
      </w:r>
      <w:r w:rsidR="006C6B3A">
        <w:rPr>
          <w:rFonts w:hint="eastAsia"/>
        </w:rPr>
        <w:t>年至</w:t>
      </w:r>
      <w:r w:rsidR="006C6B3A">
        <w:rPr>
          <w:rFonts w:hint="eastAsia"/>
        </w:rPr>
        <w:t>2021</w:t>
      </w:r>
      <w:r w:rsidR="006C6B3A">
        <w:rPr>
          <w:rFonts w:hint="eastAsia"/>
        </w:rPr>
        <w:t>年），我们都构建当年的</w:t>
      </w:r>
      <w:r w:rsidR="00855DDD">
        <w:rPr>
          <w:rFonts w:hint="eastAsia"/>
        </w:rPr>
        <w:t>学科</w:t>
      </w:r>
      <w:r w:rsidR="006C6B3A">
        <w:rPr>
          <w:rFonts w:hint="eastAsia"/>
        </w:rPr>
        <w:t>引用矩阵</w:t>
      </w:r>
      <w:r w:rsidR="00981C0F">
        <w:rPr>
          <w:rFonts w:hint="eastAsia"/>
        </w:rPr>
        <w:t>A</w:t>
      </w:r>
      <w:r w:rsidR="009B3F19">
        <w:t>t</w:t>
      </w:r>
      <w:r w:rsidR="00981C0F">
        <w:t>(</w:t>
      </w:r>
      <w:r w:rsidR="00981C0F">
        <w:rPr>
          <w:rFonts w:hint="eastAsia"/>
        </w:rPr>
        <w:t>1</w:t>
      </w:r>
      <w:r w:rsidR="00981C0F">
        <w:t>8*18)</w:t>
      </w:r>
      <w:r w:rsidR="001201F5">
        <w:rPr>
          <w:rFonts w:hint="eastAsia"/>
        </w:rPr>
        <w:t>，</w:t>
      </w:r>
      <w:r w:rsidR="00981C0F">
        <w:rPr>
          <w:rFonts w:hint="eastAsia"/>
        </w:rPr>
        <w:t>矩阵中的元素</w:t>
      </w:r>
      <w:proofErr w:type="spellStart"/>
      <w:r w:rsidR="009B3F19">
        <w:rPr>
          <w:rFonts w:hint="eastAsia"/>
        </w:rPr>
        <w:t>A</w:t>
      </w:r>
      <w:r w:rsidR="00981C0F">
        <w:rPr>
          <w:rFonts w:hint="eastAsia"/>
        </w:rPr>
        <w:t>i</w:t>
      </w:r>
      <w:r w:rsidR="00981C0F">
        <w:t>j</w:t>
      </w:r>
      <w:r w:rsidR="009B3F19">
        <w:t>t</w:t>
      </w:r>
      <w:proofErr w:type="spellEnd"/>
      <w:r w:rsidR="009B3F19">
        <w:rPr>
          <w:rFonts w:hint="eastAsia"/>
        </w:rPr>
        <w:t>代表学科</w:t>
      </w:r>
      <w:proofErr w:type="spellStart"/>
      <w:r w:rsidR="009B3F19">
        <w:rPr>
          <w:rFonts w:hint="eastAsia"/>
        </w:rPr>
        <w:t>i</w:t>
      </w:r>
      <w:proofErr w:type="spellEnd"/>
      <w:r w:rsidR="009B3F19">
        <w:rPr>
          <w:rFonts w:hint="eastAsia"/>
        </w:rPr>
        <w:t>在</w:t>
      </w:r>
      <w:r w:rsidR="009B3F19">
        <w:rPr>
          <w:rFonts w:hint="eastAsia"/>
        </w:rPr>
        <w:t>t</w:t>
      </w:r>
      <w:r w:rsidR="009B3F19">
        <w:rPr>
          <w:rFonts w:hint="eastAsia"/>
        </w:rPr>
        <w:t>年引用了学科</w:t>
      </w:r>
      <w:r w:rsidR="009B3F19">
        <w:rPr>
          <w:rFonts w:hint="eastAsia"/>
        </w:rPr>
        <w:t>j</w:t>
      </w:r>
      <w:r w:rsidR="009B3F19">
        <w:rPr>
          <w:rFonts w:hint="eastAsia"/>
        </w:rPr>
        <w:t>的次数</w:t>
      </w:r>
      <w:r w:rsidR="006C6B3A">
        <w:rPr>
          <w:rFonts w:hint="eastAsia"/>
        </w:rPr>
        <w:t>。</w:t>
      </w:r>
      <w:r w:rsidR="0085176B">
        <w:rPr>
          <w:rFonts w:hint="eastAsia"/>
        </w:rPr>
        <w:t>对</w:t>
      </w:r>
      <w:r w:rsidR="007B594C">
        <w:rPr>
          <w:rFonts w:hint="eastAsia"/>
        </w:rPr>
        <w:t>学科引用矩阵的</w:t>
      </w:r>
      <w:r w:rsidR="0085176B">
        <w:rPr>
          <w:rFonts w:hint="eastAsia"/>
        </w:rPr>
        <w:t>列两两计算余弦相似度，就得到了某年两学科间的相似度</w:t>
      </w:r>
      <w:proofErr w:type="spellStart"/>
      <w:r w:rsidR="003F1296">
        <w:rPr>
          <w:rFonts w:hint="eastAsia"/>
        </w:rPr>
        <w:t>s</w:t>
      </w:r>
      <w:r w:rsidR="003F1296">
        <w:t>ijt</w:t>
      </w:r>
      <w:proofErr w:type="spellEnd"/>
      <w:r w:rsidR="00EC0BE6">
        <w:rPr>
          <w:rFonts w:hint="eastAsia"/>
        </w:rPr>
        <w:t>。</w:t>
      </w:r>
      <w:r w:rsidR="00F941C0">
        <w:rPr>
          <w:rFonts w:hint="eastAsia"/>
        </w:rPr>
        <w:t>差异性</w:t>
      </w:r>
      <w:proofErr w:type="spellStart"/>
      <w:r w:rsidR="009F2938">
        <w:t>dijt</w:t>
      </w:r>
      <w:proofErr w:type="spellEnd"/>
      <w:r w:rsidR="009F2938">
        <w:t xml:space="preserve"> = 1-sijt</w:t>
      </w:r>
      <w:r w:rsidR="001D7F1F">
        <w:t>.</w:t>
      </w:r>
    </w:p>
    <w:p w14:paraId="6F32621C" w14:textId="698060A1" w:rsidR="007465E6" w:rsidRDefault="007465E6" w:rsidP="007934C5">
      <w:pPr>
        <w:ind w:firstLineChars="200" w:firstLine="480"/>
      </w:pPr>
      <w:r>
        <w:rPr>
          <w:rFonts w:hint="eastAsia"/>
        </w:rPr>
        <w:t>计算一篇文章的跨学科程度：计算其</w:t>
      </w:r>
      <w:r w:rsidR="00F2378F">
        <w:rPr>
          <w:rFonts w:hint="eastAsia"/>
        </w:rPr>
        <w:t>参考文献的学科多样性。</w:t>
      </w:r>
      <w:r w:rsidR="00F64B9A">
        <w:rPr>
          <w:rFonts w:hint="eastAsia"/>
        </w:rPr>
        <w:t>如下式：</w:t>
      </w:r>
    </w:p>
    <w:p w14:paraId="50638A51" w14:textId="07526030" w:rsidR="002C50A3" w:rsidRDefault="002C50A3" w:rsidP="002D13DE">
      <w:r w:rsidRPr="002C50A3">
        <w:rPr>
          <w:noProof/>
        </w:rPr>
        <w:drawing>
          <wp:inline distT="0" distB="0" distL="0" distR="0" wp14:anchorId="2E24BC74" wp14:editId="51BC6282">
            <wp:extent cx="1871916" cy="381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61" b="31424"/>
                    <a:stretch/>
                  </pic:blipFill>
                  <pic:spPr bwMode="auto">
                    <a:xfrm>
                      <a:off x="0" y="0"/>
                      <a:ext cx="1873346" cy="381291"/>
                    </a:xfrm>
                    <a:prstGeom prst="rect">
                      <a:avLst/>
                    </a:prstGeom>
                    <a:ln>
                      <a:noFill/>
                    </a:ln>
                    <a:extLst>
                      <a:ext uri="{53640926-AAD7-44D8-BBD7-CCE9431645EC}">
                        <a14:shadowObscured xmlns:a14="http://schemas.microsoft.com/office/drawing/2010/main"/>
                      </a:ext>
                    </a:extLst>
                  </pic:spPr>
                </pic:pic>
              </a:graphicData>
            </a:graphic>
          </wp:inline>
        </w:drawing>
      </w:r>
    </w:p>
    <w:p w14:paraId="4979D1F5" w14:textId="467F5706" w:rsidR="00F52060" w:rsidRDefault="008E7EB0" w:rsidP="00BF428A">
      <w:pPr>
        <w:ind w:firstLineChars="200" w:firstLine="480"/>
      </w:pPr>
      <w:r>
        <w:rPr>
          <w:rFonts w:hint="eastAsia"/>
        </w:rPr>
        <w:t>其中</w:t>
      </w:r>
      <w:r w:rsidR="00A06A78">
        <w:rPr>
          <w:rFonts w:hint="eastAsia"/>
        </w:rPr>
        <w:t>我们取</w:t>
      </w:r>
      <w:r w:rsidR="00A06A78" w:rsidRPr="00A4122A">
        <w:rPr>
          <w:rFonts w:hint="eastAsia"/>
        </w:rPr>
        <w:t>α</w:t>
      </w:r>
      <w:r w:rsidR="00A06A78" w:rsidRPr="00A4122A">
        <w:rPr>
          <w:rFonts w:hint="eastAsia"/>
        </w:rPr>
        <w:t>=</w:t>
      </w:r>
      <w:r w:rsidR="00A06A78" w:rsidRPr="00A4122A">
        <w:t xml:space="preserve">1, </w:t>
      </w:r>
      <w:r w:rsidR="00A06A78" w:rsidRPr="00A4122A">
        <w:rPr>
          <w:rFonts w:hint="eastAsia"/>
        </w:rPr>
        <w:t>β</w:t>
      </w:r>
      <w:r w:rsidR="00A06A78" w:rsidRPr="00A4122A">
        <w:rPr>
          <w:rFonts w:hint="eastAsia"/>
        </w:rPr>
        <w:t>=</w:t>
      </w:r>
      <w:r w:rsidR="00A06A78" w:rsidRPr="00A4122A">
        <w:t>1</w:t>
      </w:r>
      <w:r w:rsidR="00A06A78" w:rsidRPr="00A4122A">
        <w:rPr>
          <w:rFonts w:hint="eastAsia"/>
        </w:rPr>
        <w:t>，然后</w:t>
      </w:r>
      <w:r w:rsidR="00A06A78" w:rsidRPr="00A4122A">
        <w:rPr>
          <w:rFonts w:hint="eastAsia"/>
        </w:rPr>
        <w:t>p</w:t>
      </w:r>
      <w:r w:rsidR="00A06A78" w:rsidRPr="00A4122A">
        <w:t>i</w:t>
      </w:r>
      <w:r w:rsidR="00A06A78" w:rsidRPr="00A4122A">
        <w:rPr>
          <w:rFonts w:hint="eastAsia"/>
        </w:rPr>
        <w:t>为类</w:t>
      </w:r>
      <w:proofErr w:type="spellStart"/>
      <w:r w:rsidR="00A06A78" w:rsidRPr="00A4122A">
        <w:rPr>
          <w:rFonts w:hint="eastAsia"/>
        </w:rPr>
        <w:t>i</w:t>
      </w:r>
      <w:proofErr w:type="spellEnd"/>
      <w:r w:rsidR="00A06A78" w:rsidRPr="00A4122A">
        <w:rPr>
          <w:rFonts w:hint="eastAsia"/>
        </w:rPr>
        <w:t>元素占整个系统中的比例。</w:t>
      </w:r>
      <w:r w:rsidR="007D1303" w:rsidRPr="00A4122A">
        <w:rPr>
          <w:rFonts w:hint="eastAsia"/>
        </w:rPr>
        <w:t>假设系统中仅有一类元素，那么</w:t>
      </w:r>
      <w:r w:rsidR="007D1303" w:rsidRPr="00A4122A">
        <w:rPr>
          <w:rFonts w:hint="eastAsia"/>
        </w:rPr>
        <w:t>D</w:t>
      </w:r>
      <w:r w:rsidR="007D1303" w:rsidRPr="00A4122A">
        <w:t>=0</w:t>
      </w:r>
      <w:r w:rsidR="007D1303" w:rsidRPr="00A4122A">
        <w:rPr>
          <w:rFonts w:hint="eastAsia"/>
        </w:rPr>
        <w:t>（</w:t>
      </w:r>
      <w:r w:rsidR="007D1303" w:rsidRPr="00A4122A">
        <w:rPr>
          <w:rFonts w:hint="eastAsia"/>
        </w:rPr>
        <w:t>p</w:t>
      </w:r>
      <w:r w:rsidR="007D1303" w:rsidRPr="00A4122A">
        <w:t>i=</w:t>
      </w:r>
      <w:proofErr w:type="spellStart"/>
      <w:r w:rsidR="007D1303" w:rsidRPr="00A4122A">
        <w:t>pj</w:t>
      </w:r>
      <w:proofErr w:type="spellEnd"/>
      <w:r w:rsidR="007D1303" w:rsidRPr="00A4122A">
        <w:t>=1,dij=0</w:t>
      </w:r>
      <w:r w:rsidR="007D1303" w:rsidRPr="00A4122A">
        <w:rPr>
          <w:rFonts w:hint="eastAsia"/>
        </w:rPr>
        <w:t>）</w:t>
      </w:r>
      <w:r w:rsidR="00153501" w:rsidRPr="00A4122A">
        <w:rPr>
          <w:rFonts w:hint="eastAsia"/>
        </w:rPr>
        <w:t>，即多样性最弱</w:t>
      </w:r>
      <w:r w:rsidR="007D1303" w:rsidRPr="00A4122A">
        <w:rPr>
          <w:rFonts w:hint="eastAsia"/>
        </w:rPr>
        <w:t>。假设系统中有</w:t>
      </w:r>
      <w:r w:rsidR="007D1303" w:rsidRPr="00A4122A">
        <w:rPr>
          <w:rFonts w:hint="eastAsia"/>
        </w:rPr>
        <w:t>10</w:t>
      </w:r>
      <w:r w:rsidR="007D1303" w:rsidRPr="00A4122A">
        <w:rPr>
          <w:rFonts w:hint="eastAsia"/>
        </w:rPr>
        <w:t>类元素，每类元素均有一个，且两两间的差异度为</w:t>
      </w:r>
      <w:r w:rsidR="007D1303" w:rsidRPr="00A4122A">
        <w:rPr>
          <w:rFonts w:hint="eastAsia"/>
        </w:rPr>
        <w:t>1</w:t>
      </w:r>
      <w:r w:rsidR="007D1303" w:rsidRPr="00A4122A">
        <w:rPr>
          <w:rFonts w:hint="eastAsia"/>
        </w:rPr>
        <w:t>，那么</w:t>
      </w:r>
      <w:r w:rsidR="007D1303" w:rsidRPr="00A4122A">
        <w:rPr>
          <w:rFonts w:hint="eastAsia"/>
        </w:rPr>
        <w:t>D</w:t>
      </w:r>
      <w:r w:rsidR="007D1303" w:rsidRPr="00A4122A">
        <w:t>=1</w:t>
      </w:r>
      <w:r w:rsidR="00FC7CDB" w:rsidRPr="00A4122A">
        <w:t>(</w:t>
      </w:r>
      <w:proofErr w:type="spellStart"/>
      <w:r w:rsidR="00FC7CDB" w:rsidRPr="00A4122A">
        <w:t>dij</w:t>
      </w:r>
      <w:proofErr w:type="spellEnd"/>
      <w:r w:rsidR="00FC7CDB" w:rsidRPr="00A4122A">
        <w:t>=1,pi=</w:t>
      </w:r>
      <w:proofErr w:type="spellStart"/>
      <w:r w:rsidR="00FC7CDB" w:rsidRPr="00A4122A">
        <w:t>pj</w:t>
      </w:r>
      <w:proofErr w:type="spellEnd"/>
      <w:r w:rsidR="00FC7CDB" w:rsidRPr="00A4122A">
        <w:t>=0.1)</w:t>
      </w:r>
      <w:r w:rsidR="0090704C" w:rsidRPr="00A4122A">
        <w:rPr>
          <w:rFonts w:hint="eastAsia"/>
        </w:rPr>
        <w:t>，即多样性最强</w:t>
      </w:r>
      <w:r w:rsidR="007D1303" w:rsidRPr="00A4122A">
        <w:rPr>
          <w:rFonts w:hint="eastAsia"/>
        </w:rPr>
        <w:t>。</w:t>
      </w:r>
      <w:r w:rsidR="00966DB3" w:rsidRPr="00A4122A">
        <w:rPr>
          <w:rFonts w:hint="eastAsia"/>
        </w:rPr>
        <w:t>差异性以一年内的引用关系</w:t>
      </w:r>
      <w:r w:rsidR="0083444B" w:rsidRPr="00A4122A">
        <w:rPr>
          <w:rFonts w:hint="eastAsia"/>
        </w:rPr>
        <w:t>定义，因此每年的学科差异性会略有不同</w:t>
      </w:r>
      <w:r w:rsidR="005D4CDF" w:rsidRPr="00A4122A">
        <w:rPr>
          <w:rFonts w:hint="eastAsia"/>
        </w:rPr>
        <w:t>，</w:t>
      </w:r>
      <w:r w:rsidR="003224BC" w:rsidRPr="00A4122A">
        <w:rPr>
          <w:rFonts w:hint="eastAsia"/>
        </w:rPr>
        <w:t>反映出科学界的动态变化</w:t>
      </w:r>
      <w:r w:rsidR="00D30C6F" w:rsidRPr="00A4122A">
        <w:rPr>
          <w:rFonts w:hint="eastAsia"/>
        </w:rPr>
        <w:t>。</w:t>
      </w:r>
    </w:p>
    <w:p w14:paraId="1E3A5687" w14:textId="339E6113" w:rsidR="00E168F8" w:rsidRDefault="005439B3" w:rsidP="00BF428A">
      <w:pPr>
        <w:ind w:firstLineChars="200" w:firstLine="480"/>
      </w:pPr>
      <w:r>
        <w:rPr>
          <w:rFonts w:hint="eastAsia"/>
        </w:rPr>
        <w:t>我们计算</w:t>
      </w:r>
      <w:r w:rsidR="00FE1FE7">
        <w:rPr>
          <w:rFonts w:hint="eastAsia"/>
        </w:rPr>
        <w:t>出</w:t>
      </w:r>
      <w:r w:rsidR="00C80164">
        <w:rPr>
          <w:rFonts w:hint="eastAsia"/>
        </w:rPr>
        <w:t>被我们收录的所有文章的</w:t>
      </w:r>
      <w:r w:rsidR="00D66E2C">
        <w:rPr>
          <w:rFonts w:hint="eastAsia"/>
        </w:rPr>
        <w:t>跨学科</w:t>
      </w:r>
      <w:r w:rsidR="007F4FDF">
        <w:rPr>
          <w:rFonts w:hint="eastAsia"/>
        </w:rPr>
        <w:t>程度</w:t>
      </w:r>
      <w:r w:rsidR="00522FEB">
        <w:rPr>
          <w:rFonts w:hint="eastAsia"/>
        </w:rPr>
        <w:t>。</w:t>
      </w:r>
      <w:r w:rsidR="00811C60">
        <w:rPr>
          <w:rFonts w:hint="eastAsia"/>
        </w:rPr>
        <w:t>然后比较</w:t>
      </w:r>
      <w:r w:rsidR="00A56D49">
        <w:rPr>
          <w:rFonts w:hint="eastAsia"/>
        </w:rPr>
        <w:t>“转向”文献</w:t>
      </w:r>
      <w:r w:rsidR="007F4FDF">
        <w:rPr>
          <w:rFonts w:hint="eastAsia"/>
        </w:rPr>
        <w:t>的跨学科程度与</w:t>
      </w:r>
      <w:r w:rsidR="00BF5785">
        <w:rPr>
          <w:rFonts w:hint="eastAsia"/>
        </w:rPr>
        <w:t>普通文献跨学科程度的差异</w:t>
      </w:r>
      <w:r w:rsidR="003F2647">
        <w:rPr>
          <w:rFonts w:hint="eastAsia"/>
        </w:rPr>
        <w:t>。</w:t>
      </w:r>
      <w:r w:rsidR="00654DB3">
        <w:rPr>
          <w:rFonts w:hint="eastAsia"/>
        </w:rPr>
        <w:t>计算每年、每个学科的平均跨学科程度。</w:t>
      </w:r>
    </w:p>
    <w:p w14:paraId="5DFEE746" w14:textId="434D6487" w:rsidR="005C6818" w:rsidRDefault="005C6818" w:rsidP="00BF428A">
      <w:pPr>
        <w:ind w:firstLineChars="200" w:firstLine="480"/>
      </w:pPr>
      <w:r>
        <w:rPr>
          <w:rFonts w:hint="eastAsia"/>
        </w:rPr>
        <w:t>下图反映出，管理学</w:t>
      </w:r>
      <w:r w:rsidR="00E41B30">
        <w:rPr>
          <w:rFonts w:hint="eastAsia"/>
        </w:rPr>
        <w:t>是跨学科程度较高的学科，高于整个学术界的平均水平。</w:t>
      </w:r>
    </w:p>
    <w:p w14:paraId="11132E34" w14:textId="3AF96B22" w:rsidR="004705CD" w:rsidRDefault="00F90777" w:rsidP="00F538CC">
      <w:pPr>
        <w:jc w:val="center"/>
      </w:pPr>
      <w:r>
        <w:rPr>
          <w:noProof/>
        </w:rPr>
        <w:lastRenderedPageBreak/>
        <w:drawing>
          <wp:inline distT="0" distB="0" distL="0" distR="0" wp14:anchorId="0797C3F4" wp14:editId="57762F8F">
            <wp:extent cx="5688330" cy="427101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88330" cy="4271010"/>
                    </a:xfrm>
                    <a:prstGeom prst="rect">
                      <a:avLst/>
                    </a:prstGeom>
                    <a:noFill/>
                    <a:ln>
                      <a:noFill/>
                    </a:ln>
                  </pic:spPr>
                </pic:pic>
              </a:graphicData>
            </a:graphic>
          </wp:inline>
        </w:drawing>
      </w:r>
    </w:p>
    <w:p w14:paraId="0D8FCB20" w14:textId="29A7A446" w:rsidR="00F538CC" w:rsidRDefault="00664758" w:rsidP="00314C34">
      <w:pPr>
        <w:ind w:firstLineChars="200" w:firstLine="480"/>
        <w:jc w:val="left"/>
      </w:pPr>
      <w:r>
        <w:rPr>
          <w:rFonts w:hint="eastAsia"/>
        </w:rPr>
        <w:t>第一篇得到其他领域认可的研究</w:t>
      </w:r>
      <w:r w:rsidR="002903EB">
        <w:rPr>
          <w:rFonts w:hint="eastAsia"/>
        </w:rPr>
        <w:t>的跨学科程度会更高吗？</w:t>
      </w:r>
      <w:r w:rsidR="00FA7AC6">
        <w:rPr>
          <w:rFonts w:hint="eastAsia"/>
        </w:rPr>
        <w:t>我们要和</w:t>
      </w:r>
      <w:r w:rsidR="00855ECD">
        <w:rPr>
          <w:rFonts w:hint="eastAsia"/>
        </w:rPr>
        <w:t>该作者此前</w:t>
      </w:r>
      <w:r w:rsidR="00EA5801">
        <w:rPr>
          <w:rFonts w:hint="eastAsia"/>
        </w:rPr>
        <w:t>以主要贡献者身份</w:t>
      </w:r>
      <w:r w:rsidR="00855ECD">
        <w:rPr>
          <w:rFonts w:hint="eastAsia"/>
        </w:rPr>
        <w:t>发表的作品相比，也要和</w:t>
      </w:r>
      <w:r w:rsidR="00921C13">
        <w:rPr>
          <w:rFonts w:hint="eastAsia"/>
        </w:rPr>
        <w:t>得到认可的研究领域</w:t>
      </w:r>
      <w:r w:rsidR="005B591B">
        <w:rPr>
          <w:rFonts w:hint="eastAsia"/>
        </w:rPr>
        <w:t>的水平相比</w:t>
      </w:r>
      <w:r w:rsidR="00921C13">
        <w:rPr>
          <w:rFonts w:hint="eastAsia"/>
        </w:rPr>
        <w:t>。</w:t>
      </w:r>
    </w:p>
    <w:p w14:paraId="1F55E833" w14:textId="3661BD4F" w:rsidR="00085A97" w:rsidRDefault="00085A97" w:rsidP="00314C34">
      <w:pPr>
        <w:ind w:firstLineChars="200" w:firstLine="480"/>
        <w:jc w:val="left"/>
      </w:pPr>
      <w:r>
        <w:rPr>
          <w:rFonts w:hint="eastAsia"/>
        </w:rPr>
        <w:t>需要得到的数据：每位初始学科中包含管理学的研究者，</w:t>
      </w:r>
      <w:r w:rsidR="003C7721">
        <w:rPr>
          <w:rFonts w:hint="eastAsia"/>
        </w:rPr>
        <w:t>在“跳转作品”及其之前</w:t>
      </w:r>
      <w:r w:rsidR="00891BCB">
        <w:rPr>
          <w:rFonts w:hint="eastAsia"/>
        </w:rPr>
        <w:t>的</w:t>
      </w:r>
      <w:r>
        <w:rPr>
          <w:rFonts w:hint="eastAsia"/>
        </w:rPr>
        <w:t>主要</w:t>
      </w:r>
      <w:r w:rsidR="005823FC">
        <w:rPr>
          <w:rFonts w:hint="eastAsia"/>
        </w:rPr>
        <w:t>发表物的发表年以及</w:t>
      </w:r>
      <w:r w:rsidR="00B838E5">
        <w:rPr>
          <w:rFonts w:hint="eastAsia"/>
        </w:rPr>
        <w:t>学科</w:t>
      </w:r>
      <w:r w:rsidR="005823FC">
        <w:rPr>
          <w:rFonts w:hint="eastAsia"/>
        </w:rPr>
        <w:t>跨学科程度</w:t>
      </w:r>
      <w:r w:rsidR="00B838E5">
        <w:rPr>
          <w:rFonts w:hint="eastAsia"/>
        </w:rPr>
        <w:t>百分位数</w:t>
      </w:r>
      <w:r w:rsidR="005823FC">
        <w:rPr>
          <w:rFonts w:hint="eastAsia"/>
        </w:rPr>
        <w:t>。</w:t>
      </w:r>
    </w:p>
    <w:p w14:paraId="5EA8545E" w14:textId="00A4D213" w:rsidR="001943A1" w:rsidRDefault="00337D49" w:rsidP="00314C34">
      <w:pPr>
        <w:ind w:firstLineChars="200" w:firstLine="480"/>
        <w:jc w:val="left"/>
      </w:pPr>
      <w:r>
        <w:rPr>
          <w:rFonts w:hint="eastAsia"/>
        </w:rPr>
        <w:t>共</w:t>
      </w:r>
      <w:r w:rsidRPr="00337D49">
        <w:t>44111</w:t>
      </w:r>
      <w:r w:rsidR="000A5206">
        <w:rPr>
          <w:rFonts w:hint="eastAsia"/>
        </w:rPr>
        <w:t>位研究者得到过其他学科认可，</w:t>
      </w:r>
      <w:r w:rsidR="000A5206" w:rsidRPr="000A5206">
        <w:t>36834</w:t>
      </w:r>
      <w:r w:rsidR="000A5206">
        <w:rPr>
          <w:rFonts w:hint="eastAsia"/>
        </w:rPr>
        <w:t>位研究者仅在管理学内部活动。</w:t>
      </w:r>
    </w:p>
    <w:p w14:paraId="4E1BC0A6" w14:textId="3A2C02A5" w:rsidR="00CE5BEE" w:rsidRDefault="00CE5BEE" w:rsidP="00314C34">
      <w:pPr>
        <w:ind w:firstLineChars="200" w:firstLine="480"/>
        <w:jc w:val="left"/>
      </w:pPr>
      <w:r>
        <w:rPr>
          <w:rFonts w:hint="eastAsia"/>
        </w:rPr>
        <w:t>跨界文献的跨学科性百分位数高于</w:t>
      </w:r>
      <w:r w:rsidR="00E62366">
        <w:rPr>
          <w:rFonts w:hint="eastAsia"/>
        </w:rPr>
        <w:t>非跨界文献。</w:t>
      </w:r>
    </w:p>
    <w:p w14:paraId="794B5679" w14:textId="5ACE2FBA" w:rsidR="00B63EA2" w:rsidRDefault="00D01B45" w:rsidP="00314C34">
      <w:pPr>
        <w:ind w:firstLineChars="200" w:firstLine="480"/>
        <w:jc w:val="left"/>
      </w:pPr>
      <w:r>
        <w:rPr>
          <w:noProof/>
        </w:rPr>
        <w:drawing>
          <wp:inline distT="0" distB="0" distL="0" distR="0" wp14:anchorId="6C321BE1" wp14:editId="50961644">
            <wp:extent cx="5018422" cy="257419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20450" cy="2575236"/>
                    </a:xfrm>
                    <a:prstGeom prst="rect">
                      <a:avLst/>
                    </a:prstGeom>
                    <a:noFill/>
                    <a:ln>
                      <a:noFill/>
                    </a:ln>
                  </pic:spPr>
                </pic:pic>
              </a:graphicData>
            </a:graphic>
          </wp:inline>
        </w:drawing>
      </w:r>
    </w:p>
    <w:p w14:paraId="3309D0FB" w14:textId="2509C919" w:rsidR="00175A88" w:rsidRPr="00BF428A" w:rsidRDefault="00175A88" w:rsidP="00314C34">
      <w:pPr>
        <w:ind w:firstLineChars="200" w:firstLine="480"/>
        <w:jc w:val="left"/>
      </w:pPr>
      <w:r>
        <w:rPr>
          <w:rFonts w:hint="eastAsia"/>
        </w:rPr>
        <w:lastRenderedPageBreak/>
        <w:t>这幅图说明</w:t>
      </w:r>
      <w:r w:rsidR="00624DE4">
        <w:rPr>
          <w:rFonts w:hint="eastAsia"/>
        </w:rPr>
        <w:t>，从参考文献学科多样性视角来看，跨界文献的整体</w:t>
      </w:r>
      <w:proofErr w:type="gramStart"/>
      <w:r w:rsidR="00624DE4">
        <w:rPr>
          <w:rFonts w:hint="eastAsia"/>
        </w:rPr>
        <w:t>跨学科</w:t>
      </w:r>
      <w:r w:rsidR="0013361A">
        <w:rPr>
          <w:rFonts w:hint="eastAsia"/>
        </w:rPr>
        <w:t>百</w:t>
      </w:r>
      <w:proofErr w:type="gramEnd"/>
      <w:r w:rsidR="0013361A">
        <w:rPr>
          <w:rFonts w:hint="eastAsia"/>
        </w:rPr>
        <w:t>分位数大于发表跨界文献之前的文献的平均水平。</w:t>
      </w:r>
      <w:r w:rsidR="000E2ACE">
        <w:rPr>
          <w:rFonts w:hint="eastAsia"/>
        </w:rPr>
        <w:t>（此处原本需要</w:t>
      </w:r>
      <w:r w:rsidR="00A47CCF">
        <w:rPr>
          <w:rFonts w:hint="eastAsia"/>
        </w:rPr>
        <w:t>根据实际情况</w:t>
      </w:r>
      <w:r w:rsidR="003468BE">
        <w:rPr>
          <w:rFonts w:hint="eastAsia"/>
        </w:rPr>
        <w:t>，找出真跨学科</w:t>
      </w:r>
      <w:r w:rsidR="00CB11F6">
        <w:rPr>
          <w:rFonts w:hint="eastAsia"/>
        </w:rPr>
        <w:t>，</w:t>
      </w:r>
      <w:r w:rsidR="00047189">
        <w:rPr>
          <w:rFonts w:hint="eastAsia"/>
        </w:rPr>
        <w:t>这里暂且按下</w:t>
      </w:r>
      <w:r w:rsidR="00161897">
        <w:rPr>
          <w:rFonts w:hint="eastAsia"/>
        </w:rPr>
        <w:t>。</w:t>
      </w:r>
      <w:r w:rsidR="000E2ACE">
        <w:rPr>
          <w:rFonts w:hint="eastAsia"/>
        </w:rPr>
        <w:t>）</w:t>
      </w:r>
      <w:r w:rsidR="00A45437">
        <w:rPr>
          <w:rFonts w:hint="eastAsia"/>
        </w:rPr>
        <w:t>即，观察跨学科程度。</w:t>
      </w:r>
    </w:p>
    <w:p w14:paraId="4293D667" w14:textId="4C290EED" w:rsidR="006B171A" w:rsidRDefault="00636658" w:rsidP="00B91B0A">
      <w:pPr>
        <w:pStyle w:val="2"/>
        <w:rPr>
          <w:rFonts w:ascii="Times New Roman" w:hAnsi="Times New Roman" w:cs="Times New Roman"/>
        </w:rPr>
      </w:pPr>
      <w:proofErr w:type="spellStart"/>
      <w:r w:rsidRPr="00002DFC">
        <w:rPr>
          <w:rFonts w:ascii="Times New Roman" w:hAnsi="Times New Roman" w:cs="Times New Roman" w:hint="eastAsia"/>
        </w:rPr>
        <w:t>D</w:t>
      </w:r>
      <w:r w:rsidRPr="00002DFC">
        <w:rPr>
          <w:rFonts w:ascii="Times New Roman" w:hAnsi="Times New Roman" w:cs="Times New Roman"/>
        </w:rPr>
        <w:t>iD</w:t>
      </w:r>
      <w:proofErr w:type="spellEnd"/>
      <w:r w:rsidRPr="00002DFC">
        <w:rPr>
          <w:rFonts w:ascii="Times New Roman" w:hAnsi="Times New Roman" w:cs="Times New Roman" w:hint="eastAsia"/>
        </w:rPr>
        <w:t>：转向如何影响生产力、影响力、团队情况？</w:t>
      </w:r>
    </w:p>
    <w:p w14:paraId="045DF016" w14:textId="3F42E788" w:rsidR="00A45437" w:rsidRDefault="0037199F" w:rsidP="00A45437">
      <w:pPr>
        <w:ind w:firstLineChars="200" w:firstLine="480"/>
        <w:jc w:val="left"/>
      </w:pPr>
      <w:r>
        <w:rPr>
          <w:rFonts w:hint="eastAsia"/>
        </w:rPr>
        <w:t>我们将数据缩小为</w:t>
      </w:r>
      <w:r w:rsidR="001B287A">
        <w:rPr>
          <w:rFonts w:hint="eastAsia"/>
        </w:rPr>
        <w:t>管理学领域八万篇文献</w:t>
      </w:r>
      <w:r>
        <w:rPr>
          <w:rFonts w:hint="eastAsia"/>
        </w:rPr>
        <w:t>，</w:t>
      </w:r>
      <w:r w:rsidR="005E27FF">
        <w:rPr>
          <w:rFonts w:hint="eastAsia"/>
        </w:rPr>
        <w:t>采用</w:t>
      </w:r>
      <w:r w:rsidR="00B91B0A">
        <w:rPr>
          <w:rFonts w:hint="eastAsia"/>
        </w:rPr>
        <w:t>渐进式双重差分</w:t>
      </w:r>
      <w:r w:rsidR="005E27FF">
        <w:rPr>
          <w:rFonts w:hint="eastAsia"/>
        </w:rPr>
        <w:t>，探究得到跨界认可后，生产力、影响力、和团队规模收到何种影响。</w:t>
      </w:r>
    </w:p>
    <w:p w14:paraId="2A56AE6F" w14:textId="61E64029" w:rsidR="00B65642" w:rsidRDefault="00031F53" w:rsidP="00B65642">
      <w:pPr>
        <w:ind w:firstLineChars="200" w:firstLine="480"/>
        <w:jc w:val="left"/>
      </w:pPr>
      <w:r>
        <w:rPr>
          <w:rFonts w:hint="eastAsia"/>
        </w:rPr>
        <w:t>我们这里使用“</w:t>
      </w:r>
      <w:r w:rsidR="00B65642">
        <w:rPr>
          <w:rFonts w:hint="eastAsia"/>
        </w:rPr>
        <w:t>多时点</w:t>
      </w:r>
      <w:r>
        <w:rPr>
          <w:rFonts w:hint="eastAsia"/>
        </w:rPr>
        <w:t>”双重差分</w:t>
      </w:r>
      <w:r w:rsidR="00B65642">
        <w:rPr>
          <w:rFonts w:hint="eastAsia"/>
        </w:rPr>
        <w:t>（</w:t>
      </w:r>
      <w:r w:rsidR="00B65642">
        <w:rPr>
          <w:rFonts w:hint="eastAsia"/>
        </w:rPr>
        <w:t>D</w:t>
      </w:r>
      <w:r w:rsidR="00B65642">
        <w:t>ID</w:t>
      </w:r>
      <w:r w:rsidR="00B65642">
        <w:rPr>
          <w:rFonts w:hint="eastAsia"/>
        </w:rPr>
        <w:t>）</w:t>
      </w:r>
      <w:r>
        <w:rPr>
          <w:rFonts w:hint="eastAsia"/>
        </w:rPr>
        <w:t>来</w:t>
      </w:r>
      <w:r w:rsidR="00B65642">
        <w:rPr>
          <w:rFonts w:hint="eastAsia"/>
        </w:rPr>
        <w:t>研究</w:t>
      </w:r>
      <w:r>
        <w:rPr>
          <w:rFonts w:hint="eastAsia"/>
        </w:rPr>
        <w:t>。</w:t>
      </w:r>
      <w:r w:rsidR="009E1125">
        <w:rPr>
          <w:rFonts w:hint="eastAsia"/>
        </w:rPr>
        <w:t>构造数据。</w:t>
      </w:r>
    </w:p>
    <w:p w14:paraId="59385E94" w14:textId="082529A0" w:rsidR="00B65642" w:rsidRDefault="00B65642" w:rsidP="00B65642">
      <w:pPr>
        <w:ind w:firstLineChars="200" w:firstLine="480"/>
        <w:jc w:val="left"/>
      </w:pPr>
      <w:r w:rsidRPr="00B65642">
        <w:rPr>
          <w:noProof/>
        </w:rPr>
        <w:drawing>
          <wp:inline distT="0" distB="0" distL="0" distR="0" wp14:anchorId="0AF6054A" wp14:editId="5D22F8B6">
            <wp:extent cx="5688330" cy="563880"/>
            <wp:effectExtent l="0" t="0" r="762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88330" cy="563880"/>
                    </a:xfrm>
                    <a:prstGeom prst="rect">
                      <a:avLst/>
                    </a:prstGeom>
                  </pic:spPr>
                </pic:pic>
              </a:graphicData>
            </a:graphic>
          </wp:inline>
        </w:drawing>
      </w:r>
    </w:p>
    <w:p w14:paraId="14BA948D" w14:textId="1574AD41" w:rsidR="00626709" w:rsidRDefault="00626709" w:rsidP="00B65642">
      <w:pPr>
        <w:ind w:firstLineChars="200" w:firstLine="480"/>
        <w:jc w:val="left"/>
      </w:pPr>
      <w:r>
        <w:rPr>
          <w:rFonts w:hint="eastAsia"/>
        </w:rPr>
        <w:t>该模型与一般</w:t>
      </w:r>
      <w:r>
        <w:t>DID</w:t>
      </w:r>
      <w:r>
        <w:rPr>
          <w:rFonts w:hint="eastAsia"/>
        </w:rPr>
        <w:t>的差别在于没有交互</w:t>
      </w:r>
      <w:r w:rsidR="00BD1ABD">
        <w:rPr>
          <w:rFonts w:hint="eastAsia"/>
        </w:rPr>
        <w:t>项</w:t>
      </w:r>
      <w:r>
        <w:rPr>
          <w:rFonts w:hint="eastAsia"/>
        </w:rPr>
        <w:t>，而是使用</w:t>
      </w:r>
      <w:proofErr w:type="spellStart"/>
      <w:r>
        <w:rPr>
          <w:rFonts w:hint="eastAsia"/>
        </w:rPr>
        <w:t>Treat</w:t>
      </w:r>
      <w:r>
        <w:t>it</w:t>
      </w:r>
      <w:proofErr w:type="spellEnd"/>
      <w:r>
        <w:rPr>
          <w:rFonts w:hint="eastAsia"/>
        </w:rPr>
        <w:t>，即随时间和个体变化的</w:t>
      </w:r>
      <w:r w:rsidR="00BD1ABD">
        <w:rPr>
          <w:rFonts w:hint="eastAsia"/>
        </w:rPr>
        <w:t>处理变量。</w:t>
      </w:r>
    </w:p>
    <w:p w14:paraId="38275C72" w14:textId="60F3F1A7" w:rsidR="00D44126" w:rsidRDefault="00D44126" w:rsidP="00B65642">
      <w:pPr>
        <w:ind w:firstLineChars="200" w:firstLine="480"/>
        <w:jc w:val="left"/>
      </w:pPr>
      <w:r>
        <w:rPr>
          <w:rFonts w:hint="eastAsia"/>
        </w:rPr>
        <w:t>样本选择</w:t>
      </w:r>
      <w:r w:rsidR="00E8556D">
        <w:rPr>
          <w:rFonts w:hint="eastAsia"/>
        </w:rPr>
        <w:t>条件</w:t>
      </w:r>
      <w:r>
        <w:rPr>
          <w:rFonts w:hint="eastAsia"/>
        </w:rPr>
        <w:t>：</w:t>
      </w:r>
      <w:r w:rsidR="006E35A7" w:rsidRPr="00EC68BC">
        <w:rPr>
          <w:rFonts w:hint="eastAsia"/>
          <w:b/>
          <w:bCs/>
        </w:rPr>
        <w:t>①</w:t>
      </w:r>
      <w:r w:rsidR="0000765B">
        <w:rPr>
          <w:rFonts w:hint="eastAsia"/>
        </w:rPr>
        <w:t>时间窗口内，必须可以观察到其初始学科。（</w:t>
      </w:r>
      <w:r w:rsidR="000A38A9">
        <w:rPr>
          <w:rFonts w:hint="eastAsia"/>
        </w:rPr>
        <w:t>如果第一次以重要作者发文</w:t>
      </w:r>
      <w:r w:rsidR="00F83B85">
        <w:rPr>
          <w:rFonts w:hint="eastAsia"/>
        </w:rPr>
        <w:t>不在观测窗口内，则无意义</w:t>
      </w:r>
      <w:r w:rsidR="0000765B">
        <w:rPr>
          <w:rFonts w:hint="eastAsia"/>
        </w:rPr>
        <w:t>）</w:t>
      </w:r>
      <w:r w:rsidR="00BF408A">
        <w:rPr>
          <w:rFonts w:hint="eastAsia"/>
        </w:rPr>
        <w:t>；</w:t>
      </w:r>
      <w:r w:rsidR="000B65A1" w:rsidRPr="000B65A1">
        <w:rPr>
          <w:rFonts w:hint="eastAsia"/>
          <w:b/>
          <w:bCs/>
        </w:rPr>
        <w:t>②</w:t>
      </w:r>
      <w:r w:rsidR="0041631F">
        <w:rPr>
          <w:rFonts w:hint="eastAsia"/>
        </w:rPr>
        <w:t>职业生涯起始年份</w:t>
      </w:r>
      <w:r w:rsidR="0082657A">
        <w:rPr>
          <w:rFonts w:hint="eastAsia"/>
        </w:rPr>
        <w:t>不晚于窗口起点；</w:t>
      </w:r>
      <w:r w:rsidR="00C31625">
        <w:rPr>
          <w:rFonts w:hint="eastAsia"/>
        </w:rPr>
        <w:t>③</w:t>
      </w:r>
      <w:r w:rsidR="0061758B">
        <w:rPr>
          <w:rFonts w:hint="eastAsia"/>
        </w:rPr>
        <w:t>职业生涯最后一年不早于窗口</w:t>
      </w:r>
      <w:r w:rsidR="005F237A">
        <w:rPr>
          <w:rFonts w:hint="eastAsia"/>
        </w:rPr>
        <w:t>终点</w:t>
      </w:r>
      <w:r w:rsidR="00866C0E">
        <w:rPr>
          <w:rFonts w:hint="eastAsia"/>
        </w:rPr>
        <w:t>；</w:t>
      </w:r>
      <w:r w:rsidR="008B57EA" w:rsidRPr="007A3157">
        <w:rPr>
          <w:rFonts w:hint="eastAsia"/>
          <w:b/>
          <w:bCs/>
        </w:rPr>
        <w:t>④</w:t>
      </w:r>
      <w:r w:rsidR="00866C0E">
        <w:rPr>
          <w:rFonts w:hint="eastAsia"/>
        </w:rPr>
        <w:t>保证窗口终点不晚于</w:t>
      </w:r>
      <w:r w:rsidR="00866C0E">
        <w:rPr>
          <w:rFonts w:hint="eastAsia"/>
        </w:rPr>
        <w:t>2016</w:t>
      </w:r>
      <w:r w:rsidR="00866C0E">
        <w:rPr>
          <w:rFonts w:hint="eastAsia"/>
        </w:rPr>
        <w:t>年（留够</w:t>
      </w:r>
      <w:r w:rsidR="00866C0E">
        <w:rPr>
          <w:rFonts w:hint="eastAsia"/>
        </w:rPr>
        <w:t>5</w:t>
      </w:r>
      <w:r w:rsidR="00866C0E">
        <w:rPr>
          <w:rFonts w:hint="eastAsia"/>
        </w:rPr>
        <w:t>年被引窗口）</w:t>
      </w:r>
      <w:r w:rsidR="0061758B">
        <w:rPr>
          <w:rFonts w:hint="eastAsia"/>
        </w:rPr>
        <w:t>。</w:t>
      </w:r>
      <w:r w:rsidR="008009C4">
        <w:rPr>
          <w:rFonts w:hint="eastAsia"/>
        </w:rPr>
        <w:t>我们根据上述条件，选择</w:t>
      </w:r>
      <w:r w:rsidR="00BB27D6">
        <w:rPr>
          <w:rFonts w:hint="eastAsia"/>
        </w:rPr>
        <w:t>样本量最充足的时间窗口。</w:t>
      </w:r>
    </w:p>
    <w:p w14:paraId="098A6CFC" w14:textId="761A527A" w:rsidR="0081463D" w:rsidRPr="00EA4E90" w:rsidRDefault="0081463D" w:rsidP="00B65642">
      <w:pPr>
        <w:ind w:firstLineChars="200" w:firstLine="482"/>
        <w:jc w:val="left"/>
        <w:rPr>
          <w:b/>
          <w:bCs/>
          <w:u w:val="single"/>
        </w:rPr>
      </w:pPr>
      <w:r w:rsidRPr="00EA4E90">
        <w:rPr>
          <w:rFonts w:hint="eastAsia"/>
          <w:b/>
          <w:bCs/>
          <w:u w:val="single"/>
        </w:rPr>
        <w:t>最终选择：</w:t>
      </w:r>
    </w:p>
    <w:p w14:paraId="216CA765" w14:textId="1969CA3A" w:rsidR="00941320" w:rsidRDefault="0081463D" w:rsidP="00941320">
      <w:pPr>
        <w:ind w:firstLineChars="200" w:firstLine="480"/>
        <w:jc w:val="left"/>
        <w:rPr>
          <w:rFonts w:hint="eastAsia"/>
        </w:rPr>
      </w:pPr>
      <w:r w:rsidRPr="0081463D">
        <w:rPr>
          <w:rFonts w:hint="eastAsia"/>
        </w:rPr>
        <w:t>2005</w:t>
      </w:r>
      <w:r w:rsidRPr="0081463D">
        <w:rPr>
          <w:rFonts w:hint="eastAsia"/>
        </w:rPr>
        <w:t>年至</w:t>
      </w:r>
      <w:r w:rsidRPr="0081463D">
        <w:rPr>
          <w:rFonts w:hint="eastAsia"/>
        </w:rPr>
        <w:t>2015</w:t>
      </w:r>
      <w:r w:rsidRPr="0081463D">
        <w:rPr>
          <w:rFonts w:hint="eastAsia"/>
        </w:rPr>
        <w:t>年，职业生涯开始不晚于</w:t>
      </w:r>
      <w:r w:rsidRPr="0081463D">
        <w:rPr>
          <w:rFonts w:hint="eastAsia"/>
        </w:rPr>
        <w:t>2005</w:t>
      </w:r>
      <w:r w:rsidRPr="0081463D">
        <w:rPr>
          <w:rFonts w:hint="eastAsia"/>
        </w:rPr>
        <w:t>年，</w:t>
      </w:r>
      <w:r>
        <w:rPr>
          <w:rFonts w:hint="eastAsia"/>
        </w:rPr>
        <w:t>职业生涯结束不早于</w:t>
      </w:r>
      <w:r>
        <w:rPr>
          <w:rFonts w:hint="eastAsia"/>
        </w:rPr>
        <w:t>2015</w:t>
      </w:r>
      <w:r>
        <w:rPr>
          <w:rFonts w:hint="eastAsia"/>
        </w:rPr>
        <w:t>年，第一次以主要贡献者发文不早于</w:t>
      </w:r>
      <w:r>
        <w:rPr>
          <w:rFonts w:hint="eastAsia"/>
        </w:rPr>
        <w:t>2005</w:t>
      </w:r>
      <w:r>
        <w:rPr>
          <w:rFonts w:hint="eastAsia"/>
        </w:rPr>
        <w:t>年，共</w:t>
      </w:r>
      <w:r>
        <w:rPr>
          <w:rFonts w:hint="eastAsia"/>
        </w:rPr>
        <w:t>2584</w:t>
      </w:r>
      <w:r>
        <w:rPr>
          <w:rFonts w:hint="eastAsia"/>
        </w:rPr>
        <w:t>位研究者</w:t>
      </w:r>
      <w:r w:rsidR="00C96197">
        <w:rPr>
          <w:rFonts w:hint="eastAsia"/>
        </w:rPr>
        <w:t>，共有</w:t>
      </w:r>
      <w:r w:rsidR="00C96197">
        <w:rPr>
          <w:rFonts w:hint="eastAsia"/>
        </w:rPr>
        <w:t>2</w:t>
      </w:r>
      <w:r w:rsidR="00C96197">
        <w:t>584</w:t>
      </w:r>
      <w:r w:rsidR="00C3775B">
        <w:rPr>
          <w:rFonts w:hint="eastAsia"/>
        </w:rPr>
        <w:t>个研究者</w:t>
      </w:r>
      <w:r w:rsidR="00C96197">
        <w:t>*10=25840</w:t>
      </w:r>
      <w:r w:rsidR="00C3775B">
        <w:rPr>
          <w:rFonts w:hint="eastAsia"/>
        </w:rPr>
        <w:t>个观察值</w:t>
      </w:r>
      <w:r w:rsidR="00760FA9">
        <w:rPr>
          <w:rFonts w:hint="eastAsia"/>
        </w:rPr>
        <w:t>的平衡面板数据</w:t>
      </w:r>
      <w:r>
        <w:rPr>
          <w:rFonts w:hint="eastAsia"/>
        </w:rPr>
        <w:t>。</w:t>
      </w:r>
      <w:r w:rsidR="00EE1A86">
        <w:rPr>
          <w:rFonts w:hint="eastAsia"/>
        </w:rPr>
        <w:t>这些研究者拥有至少</w:t>
      </w:r>
      <w:r w:rsidR="00EE1A86">
        <w:rPr>
          <w:rFonts w:hint="eastAsia"/>
        </w:rPr>
        <w:t>11</w:t>
      </w:r>
      <w:r w:rsidR="00EE1A86">
        <w:rPr>
          <w:rFonts w:hint="eastAsia"/>
        </w:rPr>
        <w:t>年的生涯，</w:t>
      </w:r>
      <w:r w:rsidR="00E70BE7">
        <w:rPr>
          <w:rFonts w:hint="eastAsia"/>
        </w:rPr>
        <w:t>在给定的</w:t>
      </w:r>
      <w:r w:rsidR="00E70BE7">
        <w:rPr>
          <w:rFonts w:hint="eastAsia"/>
        </w:rPr>
        <w:t>11</w:t>
      </w:r>
      <w:r w:rsidR="00E70BE7">
        <w:rPr>
          <w:rFonts w:hint="eastAsia"/>
        </w:rPr>
        <w:t>年窗口中，</w:t>
      </w:r>
      <w:r w:rsidR="00D0290B">
        <w:rPr>
          <w:rFonts w:hint="eastAsia"/>
        </w:rPr>
        <w:t>其中</w:t>
      </w:r>
      <w:r w:rsidR="00562952">
        <w:rPr>
          <w:rFonts w:hint="eastAsia"/>
        </w:rPr>
        <w:t>1354</w:t>
      </w:r>
      <w:r w:rsidR="00EE1A86">
        <w:rPr>
          <w:rFonts w:hint="eastAsia"/>
        </w:rPr>
        <w:t>位成功在其他学科期刊上以主要贡献者身份发文（约</w:t>
      </w:r>
      <w:r w:rsidR="00E47080">
        <w:rPr>
          <w:rFonts w:hint="eastAsia"/>
        </w:rPr>
        <w:t>52</w:t>
      </w:r>
      <w:r w:rsidR="00EE1A86">
        <w:rPr>
          <w:rFonts w:hint="eastAsia"/>
        </w:rPr>
        <w:t>.</w:t>
      </w:r>
      <w:r w:rsidR="00E47080">
        <w:rPr>
          <w:rFonts w:hint="eastAsia"/>
        </w:rPr>
        <w:t>4</w:t>
      </w:r>
      <w:r w:rsidR="00EE1A86">
        <w:rPr>
          <w:rFonts w:hint="eastAsia"/>
        </w:rPr>
        <w:t>%</w:t>
      </w:r>
      <w:r w:rsidR="00EE1A86">
        <w:rPr>
          <w:rFonts w:hint="eastAsia"/>
        </w:rPr>
        <w:t>）</w:t>
      </w:r>
      <w:r w:rsidR="00150C74">
        <w:rPr>
          <w:rFonts w:hint="eastAsia"/>
        </w:rPr>
        <w:t>，</w:t>
      </w:r>
      <w:r w:rsidR="008429C6">
        <w:rPr>
          <w:rFonts w:hint="eastAsia"/>
        </w:rPr>
        <w:t>1230</w:t>
      </w:r>
      <w:r w:rsidR="00EE1A86">
        <w:rPr>
          <w:rFonts w:hint="eastAsia"/>
        </w:rPr>
        <w:t>位研究者在至少</w:t>
      </w:r>
      <w:r w:rsidR="00EE1A86">
        <w:rPr>
          <w:rFonts w:hint="eastAsia"/>
        </w:rPr>
        <w:t>11</w:t>
      </w:r>
      <w:r w:rsidR="00EE1A86">
        <w:rPr>
          <w:rFonts w:hint="eastAsia"/>
        </w:rPr>
        <w:t>年的</w:t>
      </w:r>
      <w:r w:rsidR="006F0275">
        <w:rPr>
          <w:rFonts w:hint="eastAsia"/>
        </w:rPr>
        <w:t>窗口中</w:t>
      </w:r>
      <w:r w:rsidR="00EE1A86">
        <w:rPr>
          <w:rFonts w:hint="eastAsia"/>
        </w:rPr>
        <w:t>，</w:t>
      </w:r>
      <w:r w:rsidR="008429C6">
        <w:rPr>
          <w:rFonts w:hint="eastAsia"/>
        </w:rPr>
        <w:t>从</w:t>
      </w:r>
      <w:r w:rsidR="00EE1A86">
        <w:rPr>
          <w:rFonts w:hint="eastAsia"/>
        </w:rPr>
        <w:t>没有跨界行为。</w:t>
      </w:r>
      <w:r w:rsidR="00C96BD5">
        <w:rPr>
          <w:rFonts w:hint="eastAsia"/>
        </w:rPr>
        <w:t>平均而言，有过跨界行为的研究者会在其职业生涯的第</w:t>
      </w:r>
      <w:r w:rsidR="004B5A12">
        <w:rPr>
          <w:rFonts w:hint="eastAsia"/>
        </w:rPr>
        <w:t>4</w:t>
      </w:r>
      <w:r w:rsidR="00C96BD5">
        <w:rPr>
          <w:rFonts w:hint="eastAsia"/>
        </w:rPr>
        <w:t>.8</w:t>
      </w:r>
      <w:r w:rsidR="00C96BD5">
        <w:rPr>
          <w:rFonts w:hint="eastAsia"/>
        </w:rPr>
        <w:t>年首次以主要贡献者身份在</w:t>
      </w:r>
      <w:r w:rsidR="008F028E">
        <w:rPr>
          <w:rFonts w:hint="eastAsia"/>
        </w:rPr>
        <w:t>其他学科中发文</w:t>
      </w:r>
      <w:r w:rsidR="00C96BD5">
        <w:rPr>
          <w:rFonts w:hint="eastAsia"/>
        </w:rPr>
        <w:t>。</w:t>
      </w:r>
      <w:r w:rsidR="005224E3">
        <w:rPr>
          <w:rFonts w:hint="eastAsia"/>
        </w:rPr>
        <w:t>用这些样本开展多时点</w:t>
      </w:r>
      <w:r w:rsidR="005224E3">
        <w:rPr>
          <w:rFonts w:hint="eastAsia"/>
        </w:rPr>
        <w:t>DID</w:t>
      </w:r>
      <w:r w:rsidR="005224E3">
        <w:rPr>
          <w:rFonts w:hint="eastAsia"/>
        </w:rPr>
        <w:t>分析。</w:t>
      </w:r>
    </w:p>
    <w:p w14:paraId="15FAE502" w14:textId="1E4665C3" w:rsidR="00E6296F" w:rsidRDefault="00DA7B33" w:rsidP="00B65642">
      <w:pPr>
        <w:ind w:firstLineChars="200" w:firstLine="480"/>
        <w:jc w:val="left"/>
      </w:pPr>
      <w:r w:rsidRPr="00DA7B33">
        <w:t>group is defined by treatment timing</w:t>
      </w:r>
      <w:r w:rsidR="00C860FD">
        <w:t xml:space="preserve">. </w:t>
      </w:r>
      <w:r w:rsidR="00C860FD" w:rsidRPr="00C860FD">
        <w:t>Group-time average treatment effects</w:t>
      </w:r>
      <w:r w:rsidR="00F06323">
        <w:t>.</w:t>
      </w:r>
    </w:p>
    <w:p w14:paraId="75AECC3C" w14:textId="29B94E3C" w:rsidR="0028432E" w:rsidRDefault="00143BD3" w:rsidP="0028432E">
      <w:pPr>
        <w:ind w:firstLineChars="200" w:firstLine="480"/>
        <w:jc w:val="left"/>
      </w:pPr>
      <w:r>
        <w:rPr>
          <w:rFonts w:hint="eastAsia"/>
        </w:rPr>
        <w:t>使用</w:t>
      </w:r>
      <w:r>
        <w:rPr>
          <w:rFonts w:hint="eastAsia"/>
        </w:rPr>
        <w:t>r</w:t>
      </w:r>
      <w:r>
        <w:rPr>
          <w:rFonts w:hint="eastAsia"/>
        </w:rPr>
        <w:t>的</w:t>
      </w:r>
      <w:r>
        <w:rPr>
          <w:rFonts w:hint="eastAsia"/>
        </w:rPr>
        <w:t>d</w:t>
      </w:r>
      <w:r>
        <w:t>id package</w:t>
      </w:r>
      <w:r>
        <w:rPr>
          <w:rFonts w:hint="eastAsia"/>
        </w:rPr>
        <w:t>做。</w:t>
      </w:r>
      <w:proofErr w:type="spellStart"/>
      <w:r w:rsidR="00221386" w:rsidRPr="00221386">
        <w:t>att_gt</w:t>
      </w:r>
      <w:proofErr w:type="spellEnd"/>
      <w:r w:rsidR="00221386">
        <w:rPr>
          <w:rFonts w:hint="eastAsia"/>
        </w:rPr>
        <w:t>命令可以轻松得到：</w:t>
      </w:r>
      <w:r w:rsidR="0028432E" w:rsidRPr="0028432E">
        <w:t>group-time average treatment effects and their standard errors</w:t>
      </w:r>
      <w:r w:rsidR="00A47209">
        <w:rPr>
          <w:rFonts w:hint="eastAsia"/>
        </w:rPr>
        <w:t>。</w:t>
      </w:r>
      <w:r w:rsidR="00BC7683">
        <w:rPr>
          <w:rFonts w:hint="eastAsia"/>
        </w:rPr>
        <w:t>在我们的情境中，就是“得到跨界认可”这件事对</w:t>
      </w:r>
      <w:r w:rsidR="006A19F8">
        <w:rPr>
          <w:rFonts w:hint="eastAsia"/>
        </w:rPr>
        <w:t>因变量的影响。</w:t>
      </w:r>
      <w:r w:rsidR="00437A3C" w:rsidRPr="00437A3C">
        <w:t>t &lt; g</w:t>
      </w:r>
      <w:r w:rsidR="00437A3C">
        <w:rPr>
          <w:rFonts w:hint="eastAsia"/>
        </w:rPr>
        <w:t>可以用于平行趋势检验。</w:t>
      </w:r>
    </w:p>
    <w:p w14:paraId="7E862985" w14:textId="1CE926EA" w:rsidR="00B868E0" w:rsidRPr="00B868E0" w:rsidRDefault="00B868E0" w:rsidP="00B868E0">
      <w:pPr>
        <w:ind w:firstLineChars="200" w:firstLine="482"/>
        <w:jc w:val="left"/>
        <w:rPr>
          <w:rFonts w:hint="eastAsia"/>
          <w:b/>
          <w:bCs/>
        </w:rPr>
      </w:pPr>
      <w:r w:rsidRPr="00B868E0">
        <w:rPr>
          <w:rFonts w:hint="eastAsia"/>
          <w:b/>
          <w:bCs/>
        </w:rPr>
        <w:t>需要的变量</w:t>
      </w:r>
      <w:r w:rsidR="00914746">
        <w:rPr>
          <w:rFonts w:hint="eastAsia"/>
          <w:b/>
          <w:bCs/>
        </w:rPr>
        <w:t>（从前往后是</w:t>
      </w:r>
      <w:proofErr w:type="gramStart"/>
      <w:r w:rsidR="00914746">
        <w:rPr>
          <w:rFonts w:hint="eastAsia"/>
          <w:b/>
          <w:bCs/>
        </w:rPr>
        <w:t>依次的</w:t>
      </w:r>
      <w:proofErr w:type="gramEnd"/>
      <w:r w:rsidR="00914746">
        <w:rPr>
          <w:rFonts w:hint="eastAsia"/>
          <w:b/>
          <w:bCs/>
        </w:rPr>
        <w:t>计算顺序）</w:t>
      </w:r>
    </w:p>
    <w:p w14:paraId="7BF3C102" w14:textId="2656F179" w:rsidR="00B868E0" w:rsidRDefault="005001A9" w:rsidP="00B868E0">
      <w:pPr>
        <w:ind w:firstLineChars="200" w:firstLine="482"/>
        <w:jc w:val="left"/>
        <w:rPr>
          <w:rFonts w:hint="eastAsia"/>
        </w:rPr>
      </w:pPr>
      <w:commentRangeStart w:id="39"/>
      <w:r w:rsidRPr="008550DA">
        <w:rPr>
          <w:rFonts w:hint="eastAsia"/>
          <w:b/>
          <w:bCs/>
        </w:rPr>
        <w:t>处理效应</w:t>
      </w:r>
      <w:r w:rsidR="00B868E0" w:rsidRPr="008550DA">
        <w:rPr>
          <w:rFonts w:hint="eastAsia"/>
          <w:b/>
          <w:bCs/>
        </w:rPr>
        <w:t>：</w:t>
      </w:r>
      <w:r w:rsidR="00B868E0">
        <w:rPr>
          <w:rFonts w:hint="eastAsia"/>
        </w:rPr>
        <w:t>2005</w:t>
      </w:r>
      <w:r w:rsidR="00B868E0">
        <w:rPr>
          <w:rFonts w:hint="eastAsia"/>
        </w:rPr>
        <w:t>年至</w:t>
      </w:r>
      <w:r w:rsidR="00B868E0">
        <w:rPr>
          <w:rFonts w:hint="eastAsia"/>
        </w:rPr>
        <w:t>2015</w:t>
      </w:r>
      <w:r w:rsidR="00B868E0">
        <w:rPr>
          <w:rFonts w:hint="eastAsia"/>
        </w:rPr>
        <w:t>年之间是否有过</w:t>
      </w:r>
      <w:r w:rsidR="00B868E0">
        <w:rPr>
          <w:rFonts w:hint="eastAsia"/>
        </w:rPr>
        <w:t>treat</w:t>
      </w:r>
      <w:r w:rsidR="00B868E0">
        <w:rPr>
          <w:rFonts w:hint="eastAsia"/>
        </w:rPr>
        <w:t>，</w:t>
      </w:r>
      <w:r w:rsidR="00B868E0">
        <w:rPr>
          <w:rFonts w:hint="eastAsia"/>
        </w:rPr>
        <w:t>treat</w:t>
      </w:r>
      <w:r w:rsidR="00B868E0">
        <w:rPr>
          <w:rFonts w:hint="eastAsia"/>
        </w:rPr>
        <w:t>的具体年份。</w:t>
      </w:r>
      <w:commentRangeEnd w:id="39"/>
      <w:r w:rsidR="00207A74">
        <w:rPr>
          <w:rStyle w:val="ad"/>
        </w:rPr>
        <w:commentReference w:id="39"/>
      </w:r>
    </w:p>
    <w:p w14:paraId="5F856BAA" w14:textId="5B18125D" w:rsidR="00B868E0" w:rsidRDefault="00B868E0" w:rsidP="00B868E0">
      <w:pPr>
        <w:ind w:firstLineChars="200" w:firstLine="482"/>
        <w:jc w:val="left"/>
      </w:pPr>
      <w:r w:rsidRPr="0091170C">
        <w:rPr>
          <w:rFonts w:hint="eastAsia"/>
          <w:b/>
          <w:bCs/>
        </w:rPr>
        <w:t>因变量：</w:t>
      </w:r>
      <w:r>
        <w:rPr>
          <w:rFonts w:hint="eastAsia"/>
        </w:rPr>
        <w:t>每年的，总发文量、核心发文量；当年发表文章的</w:t>
      </w:r>
      <w:r>
        <w:rPr>
          <w:rFonts w:hint="eastAsia"/>
        </w:rPr>
        <w:t>5</w:t>
      </w:r>
      <w:r>
        <w:rPr>
          <w:rFonts w:hint="eastAsia"/>
        </w:rPr>
        <w:t>年被引量、均值，当年的核心发文的</w:t>
      </w:r>
      <w:r>
        <w:rPr>
          <w:rFonts w:hint="eastAsia"/>
        </w:rPr>
        <w:t>5</w:t>
      </w:r>
      <w:r>
        <w:rPr>
          <w:rFonts w:hint="eastAsia"/>
        </w:rPr>
        <w:t>年被引量、均值；当年的合作者总数量、篇均数量，核心作品合</w:t>
      </w:r>
      <w:r>
        <w:rPr>
          <w:rFonts w:hint="eastAsia"/>
        </w:rPr>
        <w:lastRenderedPageBreak/>
        <w:t>作者总数、篇均数量</w:t>
      </w:r>
      <w:r w:rsidR="00463432">
        <w:rPr>
          <w:rFonts w:hint="eastAsia"/>
        </w:rPr>
        <w:t>。</w:t>
      </w:r>
    </w:p>
    <w:p w14:paraId="458550A1" w14:textId="05CB4B06" w:rsidR="0063149C" w:rsidRDefault="0063149C" w:rsidP="00B868E0">
      <w:pPr>
        <w:ind w:firstLineChars="200" w:firstLine="482"/>
        <w:jc w:val="left"/>
      </w:pPr>
      <w:r w:rsidRPr="0091170C">
        <w:rPr>
          <w:rFonts w:hint="eastAsia"/>
          <w:b/>
          <w:bCs/>
        </w:rPr>
        <w:t>协变量：</w:t>
      </w:r>
      <w:r w:rsidR="00974C43" w:rsidRPr="00974C43">
        <w:rPr>
          <w:rFonts w:hint="eastAsia"/>
          <w:highlight w:val="yellow"/>
        </w:rPr>
        <w:t>作者生涯长度</w:t>
      </w:r>
      <w:r w:rsidR="00974C43" w:rsidRPr="0063149C">
        <w:rPr>
          <w:rFonts w:hint="eastAsia"/>
        </w:rPr>
        <w:t>、</w:t>
      </w:r>
      <w:r w:rsidR="00974C43" w:rsidRPr="00974C43">
        <w:rPr>
          <w:rFonts w:hint="eastAsia"/>
          <w:highlight w:val="yellow"/>
        </w:rPr>
        <w:t>作者当年跨学科程度的百分位数</w:t>
      </w:r>
      <w:r w:rsidR="00974C43" w:rsidRPr="0063149C">
        <w:rPr>
          <w:rFonts w:hint="eastAsia"/>
        </w:rPr>
        <w:t>、</w:t>
      </w:r>
      <w:r w:rsidRPr="0063149C">
        <w:rPr>
          <w:rFonts w:hint="eastAsia"/>
        </w:rPr>
        <w:t>累计的被引量</w:t>
      </w:r>
      <w:r w:rsidR="00A36FAA">
        <w:rPr>
          <w:rFonts w:hint="eastAsia"/>
        </w:rPr>
        <w:t>（滞后一期）</w:t>
      </w:r>
      <w:r w:rsidRPr="0063149C">
        <w:rPr>
          <w:rFonts w:hint="eastAsia"/>
        </w:rPr>
        <w:t>、</w:t>
      </w:r>
      <w:r w:rsidR="002B54A8">
        <w:rPr>
          <w:rFonts w:hint="eastAsia"/>
        </w:rPr>
        <w:t>累计的发文量</w:t>
      </w:r>
      <w:r w:rsidR="00A36FAA">
        <w:rPr>
          <w:rFonts w:hint="eastAsia"/>
        </w:rPr>
        <w:t>（滞后一期）</w:t>
      </w:r>
      <w:r w:rsidR="002B54A8">
        <w:rPr>
          <w:rFonts w:hint="eastAsia"/>
        </w:rPr>
        <w:t>、</w:t>
      </w:r>
      <w:r w:rsidR="00676D92">
        <w:rPr>
          <w:rFonts w:hint="eastAsia"/>
        </w:rPr>
        <w:t>累计合作人次（滞后一期）、</w:t>
      </w:r>
      <w:r w:rsidR="00407846">
        <w:rPr>
          <w:rFonts w:hint="eastAsia"/>
        </w:rPr>
        <w:t>当年的总</w:t>
      </w:r>
      <w:r w:rsidRPr="0063149C">
        <w:rPr>
          <w:rFonts w:hint="eastAsia"/>
        </w:rPr>
        <w:t>参考文献数量</w:t>
      </w:r>
      <w:r w:rsidR="000204C9">
        <w:rPr>
          <w:rFonts w:hint="eastAsia"/>
        </w:rPr>
        <w:t>、平均参考文献数量</w:t>
      </w:r>
      <w:r w:rsidR="00622D7D">
        <w:rPr>
          <w:rFonts w:hint="eastAsia"/>
        </w:rPr>
        <w:t>、</w:t>
      </w:r>
      <w:commentRangeStart w:id="40"/>
      <w:r w:rsidR="00622D7D" w:rsidRPr="0063149C">
        <w:rPr>
          <w:rFonts w:hint="eastAsia"/>
        </w:rPr>
        <w:t>机构</w:t>
      </w:r>
      <w:r w:rsidR="00622D7D" w:rsidRPr="0063149C">
        <w:rPr>
          <w:rFonts w:hint="eastAsia"/>
        </w:rPr>
        <w:t>rank</w:t>
      </w:r>
      <w:r w:rsidR="00622D7D" w:rsidRPr="0063149C">
        <w:rPr>
          <w:rFonts w:hint="eastAsia"/>
        </w:rPr>
        <w:t>、平均期刊影响因子</w:t>
      </w:r>
      <w:commentRangeEnd w:id="40"/>
      <w:r w:rsidR="00563BDA">
        <w:rPr>
          <w:rStyle w:val="ad"/>
        </w:rPr>
        <w:commentReference w:id="40"/>
      </w:r>
      <w:r w:rsidR="0020329F">
        <w:rPr>
          <w:rFonts w:hint="eastAsia"/>
        </w:rPr>
        <w:t>。</w:t>
      </w:r>
    </w:p>
    <w:p w14:paraId="3C5C8D20" w14:textId="40AB9D06" w:rsidR="006442AC" w:rsidRDefault="00FE4950" w:rsidP="00FE4950">
      <w:pPr>
        <w:pStyle w:val="2"/>
        <w:rPr>
          <w:rFonts w:ascii="Times New Roman" w:hAnsi="Times New Roman" w:cs="Times New Roman"/>
        </w:rPr>
      </w:pPr>
      <w:r>
        <w:rPr>
          <w:rFonts w:ascii="Times New Roman" w:hAnsi="Times New Roman" w:cs="Times New Roman" w:hint="eastAsia"/>
        </w:rPr>
        <w:t>跨界</w:t>
      </w:r>
      <w:r w:rsidR="00B25A2B" w:rsidRPr="00FE4950">
        <w:rPr>
          <w:rFonts w:ascii="Times New Roman" w:hAnsi="Times New Roman" w:cs="Times New Roman" w:hint="eastAsia"/>
        </w:rPr>
        <w:t>影响生产力</w:t>
      </w:r>
    </w:p>
    <w:p w14:paraId="12B3BE88" w14:textId="77777777" w:rsidR="003A16AB" w:rsidRPr="003A16AB" w:rsidRDefault="003A16AB" w:rsidP="003A16AB"/>
    <w:p w14:paraId="3E5A8F42" w14:textId="5FD432EA" w:rsidR="00FE4950" w:rsidRPr="00FE4950" w:rsidRDefault="00FE4950" w:rsidP="00FE4950">
      <w:pPr>
        <w:pStyle w:val="2"/>
        <w:rPr>
          <w:rFonts w:ascii="Times New Roman" w:hAnsi="Times New Roman" w:cs="Times New Roman" w:hint="eastAsia"/>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曝光度</w:t>
      </w:r>
    </w:p>
    <w:p w14:paraId="54585366" w14:textId="77777777" w:rsidR="006C73D9" w:rsidRDefault="006C73D9" w:rsidP="00CB32D1">
      <w:pPr>
        <w:pStyle w:val="2"/>
        <w:rPr>
          <w:rFonts w:ascii="Times New Roman" w:hAnsi="Times New Roman" w:cs="Times New Roman"/>
        </w:rPr>
      </w:pPr>
    </w:p>
    <w:p w14:paraId="32CB5C83" w14:textId="382865F7" w:rsidR="00CB32D1" w:rsidRDefault="00CB32D1" w:rsidP="00CB32D1">
      <w:pPr>
        <w:pStyle w:val="2"/>
        <w:rPr>
          <w:rFonts w:ascii="Times New Roman" w:hAnsi="Times New Roman" w:cs="Times New Roman"/>
        </w:rPr>
      </w:pPr>
      <w:r>
        <w:rPr>
          <w:rFonts w:ascii="Times New Roman" w:hAnsi="Times New Roman" w:cs="Times New Roman" w:hint="eastAsia"/>
        </w:rPr>
        <w:t>跨界</w:t>
      </w:r>
      <w:r w:rsidRPr="00FE4950">
        <w:rPr>
          <w:rFonts w:ascii="Times New Roman" w:hAnsi="Times New Roman" w:cs="Times New Roman" w:hint="eastAsia"/>
        </w:rPr>
        <w:t>影响</w:t>
      </w:r>
      <w:r w:rsidR="007A4867">
        <w:rPr>
          <w:rFonts w:ascii="Times New Roman" w:hAnsi="Times New Roman" w:cs="Times New Roman" w:hint="eastAsia"/>
        </w:rPr>
        <w:t>合作关系</w:t>
      </w:r>
    </w:p>
    <w:p w14:paraId="00DC86C8" w14:textId="77777777" w:rsidR="00A15B45" w:rsidRPr="00A15B45" w:rsidRDefault="00A15B45" w:rsidP="00A15B45"/>
    <w:p w14:paraId="24A739A1" w14:textId="77777777" w:rsidR="00FE4950" w:rsidRPr="00FE4950" w:rsidRDefault="00FE4950" w:rsidP="00FE4950"/>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w:t>
      </w:r>
      <w:proofErr w:type="gramStart"/>
      <w:r w:rsidR="008F2AB7">
        <w:rPr>
          <w:rFonts w:hint="eastAsia"/>
        </w:rPr>
        <w:t>随存在</w:t>
      </w:r>
      <w:proofErr w:type="gramEnd"/>
      <w:r w:rsidR="008F2AB7">
        <w:rPr>
          <w:rFonts w:hint="eastAsia"/>
        </w:rPr>
        <w:t>偏误，但不会掩盖</w:t>
      </w:r>
      <w:r w:rsidR="002657E8">
        <w:rPr>
          <w:rFonts w:hint="eastAsia"/>
        </w:rPr>
        <w:t>学者跨界行为的</w:t>
      </w:r>
      <w:r w:rsidR="008F2AB7">
        <w:rPr>
          <w:rFonts w:hint="eastAsia"/>
        </w:rPr>
        <w:t>现象和规律。</w:t>
      </w:r>
    </w:p>
    <w:p w14:paraId="060CED69" w14:textId="45CD3998" w:rsidR="000655E4" w:rsidRDefault="00D71BAD" w:rsidP="000655E4">
      <w:pPr>
        <w:ind w:firstLineChars="200" w:firstLine="480"/>
        <w:jc w:val="left"/>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6D2761BF" w14:textId="1ADDBAF3" w:rsidR="00007BA5" w:rsidRDefault="00007BA5" w:rsidP="00007BA5">
      <w:pPr>
        <w:jc w:val="left"/>
      </w:pPr>
    </w:p>
    <w:p w14:paraId="4759B8BF" w14:textId="2D1FABFD" w:rsidR="00007BA5" w:rsidRDefault="00007BA5" w:rsidP="00007BA5">
      <w:pPr>
        <w:jc w:val="left"/>
      </w:pPr>
      <w:r>
        <w:t xml:space="preserve">Cite </w:t>
      </w:r>
      <w:r>
        <w:rPr>
          <w:rFonts w:hint="eastAsia"/>
        </w:rPr>
        <w:t>这个：</w:t>
      </w:r>
      <w:r>
        <w:rPr>
          <w:rFonts w:hint="eastAsia"/>
        </w:rPr>
        <w:t xml:space="preserve"> </w:t>
      </w:r>
      <w:hyperlink r:id="rId77" w:history="1">
        <w:r w:rsidR="00742451" w:rsidRPr="0001726C">
          <w:rPr>
            <w:rStyle w:val="a9"/>
          </w:rPr>
          <w:t>https://bcallaway11.github.io/did/</w:t>
        </w:r>
      </w:hyperlink>
    </w:p>
    <w:p w14:paraId="5289DD75" w14:textId="77777777" w:rsidR="00742451" w:rsidRPr="00FC10C0" w:rsidRDefault="00742451" w:rsidP="00007BA5">
      <w:pPr>
        <w:jc w:val="left"/>
        <w:rPr>
          <w:rFonts w:hint="eastAsia"/>
        </w:rPr>
      </w:pPr>
    </w:p>
    <w:p w14:paraId="0BE82A2F" w14:textId="362F5874" w:rsidR="00E27A9D" w:rsidRPr="00B04F9C" w:rsidRDefault="00AC7094" w:rsidP="008F38F9">
      <w:pPr>
        <w:pStyle w:val="1"/>
        <w:rPr>
          <w:rFonts w:ascii="Times New Roman" w:hAnsi="Times New Roman" w:cs="Times New Roman"/>
        </w:rPr>
      </w:pPr>
      <w:bookmarkStart w:id="41"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EA5C578" w14:textId="77777777" w:rsidR="005F294C" w:rsidRDefault="00871C35" w:rsidP="005F294C">
      <w:pPr>
        <w:pStyle w:val="ab"/>
      </w:pPr>
      <w:r w:rsidRPr="00B04F9C">
        <w:fldChar w:fldCharType="begin"/>
      </w:r>
      <w:r w:rsidR="007052AD">
        <w:instrText xml:space="preserve"> ADDIN ZOTERO_BIBL {"uncited":[],"omitted":[],"custom":[]} CSL_BIBLIOGRAPHY </w:instrText>
      </w:r>
      <w:r w:rsidRPr="00B04F9C">
        <w:fldChar w:fldCharType="separate"/>
      </w:r>
      <w:r w:rsidR="005F294C">
        <w:t>[1]</w:t>
      </w:r>
      <w:r w:rsidR="005F294C">
        <w:tab/>
        <w:t>Collins R. Why the social sciences won’t become high-consensus, rapid-discovery science[C]//Sociological forum. 1994, 9(2): 155-177Springer, 1994: 155-177.</w:t>
      </w:r>
    </w:p>
    <w:p w14:paraId="08953462" w14:textId="77777777" w:rsidR="005F294C" w:rsidRDefault="005F294C" w:rsidP="005F294C">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5F075862" w14:textId="77777777" w:rsidR="005F294C" w:rsidRDefault="005F294C" w:rsidP="005F294C">
      <w:pPr>
        <w:pStyle w:val="ab"/>
      </w:pPr>
      <w:r>
        <w:t>[3]</w:t>
      </w:r>
      <w:r>
        <w:tab/>
        <w:t xml:space="preserve">Leahey E. The Perks and Perils of Interdisciplinary Research[J]. European Review, 2018, </w:t>
      </w:r>
      <w:r>
        <w:lastRenderedPageBreak/>
        <w:t>26(S2): S55-S67.</w:t>
      </w:r>
    </w:p>
    <w:p w14:paraId="37D69E10" w14:textId="77777777" w:rsidR="005F294C" w:rsidRDefault="005F294C" w:rsidP="005F294C">
      <w:pPr>
        <w:pStyle w:val="ab"/>
      </w:pPr>
      <w:r>
        <w:t>[4]</w:t>
      </w:r>
      <w:r>
        <w:tab/>
        <w:t>Jacobs J A, Frickel S. Interdisciplinarity: A Critical Assessment[J]. Annual Review of Sociology, 2009, 35(1): 43-65.</w:t>
      </w:r>
    </w:p>
    <w:p w14:paraId="3F7AAC52" w14:textId="77777777" w:rsidR="005F294C" w:rsidRDefault="005F294C" w:rsidP="005F294C">
      <w:pPr>
        <w:pStyle w:val="ab"/>
      </w:pPr>
      <w:r>
        <w:t>[5]</w:t>
      </w:r>
      <w:r>
        <w:tab/>
        <w:t>Rafols I, Leydesdorff L, O’Hare A, et al. How journal rankings can suppress interdisciplinary research: A comparison between Innovation Studies and Business &amp; Management[J]. Research Policy, 2012, 41(7): 1262-1282.</w:t>
      </w:r>
    </w:p>
    <w:p w14:paraId="60319DD4" w14:textId="77777777" w:rsidR="005F294C" w:rsidRDefault="005F294C" w:rsidP="005F294C">
      <w:pPr>
        <w:pStyle w:val="ab"/>
      </w:pPr>
      <w:r>
        <w:t>[6]</w:t>
      </w:r>
      <w:r>
        <w:tab/>
        <w:t>Bromham L, Dinnage R, Hua X. Interdisciplinary research has consistently lower funding success[J]. Nature, 2016, 534(7609): 684-687.</w:t>
      </w:r>
    </w:p>
    <w:p w14:paraId="6A80B843" w14:textId="77777777" w:rsidR="005F294C" w:rsidRDefault="005F294C" w:rsidP="005F294C">
      <w:pPr>
        <w:pStyle w:val="ab"/>
      </w:pPr>
      <w:r>
        <w:t>[7]</w:t>
      </w:r>
      <w:r>
        <w:tab/>
        <w:t>Szell M, Ma Y, Sinatra R. A Nobel opportunity for interdisciplinarity[J]. Nature Physics, 2018, 14(11): 1075-1078.</w:t>
      </w:r>
    </w:p>
    <w:p w14:paraId="6729D1E8" w14:textId="77777777" w:rsidR="005F294C" w:rsidRDefault="005F294C" w:rsidP="005F294C">
      <w:pPr>
        <w:pStyle w:val="ab"/>
      </w:pPr>
      <w:r>
        <w:t>[8]</w:t>
      </w:r>
      <w:r>
        <w:tab/>
        <w:t>Anonymous. What are fake interdisciplinary collaborations and why do they occur?[EB]([no date]).</w:t>
      </w:r>
    </w:p>
    <w:p w14:paraId="4A669CE1" w14:textId="77777777" w:rsidR="005F294C" w:rsidRDefault="005F294C" w:rsidP="005F294C">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5D9D3748" w14:textId="77777777" w:rsidR="005F294C" w:rsidRDefault="005F294C" w:rsidP="005F294C">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35EB34C" w14:textId="77777777" w:rsidR="005F294C" w:rsidRDefault="005F294C" w:rsidP="005F294C">
      <w:pPr>
        <w:pStyle w:val="ab"/>
      </w:pPr>
      <w:r>
        <w:t>[11]</w:t>
      </w:r>
      <w:r>
        <w:tab/>
        <w:t>Porter A L, Cohen A S, David Roessner J, et al. Measuring researcher interdisciplinarity[J]. Scientometrics, 2007, 72(1): 117-147.</w:t>
      </w:r>
    </w:p>
    <w:p w14:paraId="13116B44" w14:textId="77777777" w:rsidR="005F294C" w:rsidRDefault="005F294C" w:rsidP="005F294C">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1E4CBE89" w14:textId="77777777" w:rsidR="005F294C" w:rsidRDefault="005F294C" w:rsidP="005F294C">
      <w:pPr>
        <w:pStyle w:val="ab"/>
      </w:pPr>
      <w:r>
        <w:t>[13]</w:t>
      </w:r>
      <w:r>
        <w:tab/>
        <w:t>Stirling A. A general framework for analysing diversity in science, technology and society[J]. J. R. Soc. Interface, 2007: 13.</w:t>
      </w:r>
    </w:p>
    <w:p w14:paraId="01365568" w14:textId="77777777" w:rsidR="005F294C" w:rsidRDefault="005F294C" w:rsidP="005F294C">
      <w:pPr>
        <w:pStyle w:val="ab"/>
      </w:pPr>
      <w:r>
        <w:t>[14]</w:t>
      </w:r>
      <w:r>
        <w:tab/>
        <w:t>Yegros-Yegros A, Rafols I, D’Este P. Does Interdisciplinary Research Lead to Higher Citation Impact? The Different Effect of Proximal and Distal Interdisciplinarity[J]. PLOS ONE, 2015, 10(8): e0135095.</w:t>
      </w:r>
    </w:p>
    <w:p w14:paraId="1C771CC6" w14:textId="77777777" w:rsidR="005F294C" w:rsidRDefault="005F294C" w:rsidP="005F294C">
      <w:pPr>
        <w:pStyle w:val="ab"/>
      </w:pPr>
      <w:r>
        <w:t>[15]</w:t>
      </w:r>
      <w:r>
        <w:tab/>
        <w:t xml:space="preserve">Bu Y, Li M, Gu W, et al. Topic diversity: A discipline scheme-free diversity measurement for journals[J]. Journal of the Association for Information Science and Technology, 2021, </w:t>
      </w:r>
      <w:r>
        <w:lastRenderedPageBreak/>
        <w:t>72(5): 523-539.</w:t>
      </w:r>
    </w:p>
    <w:p w14:paraId="20978EEE" w14:textId="77777777" w:rsidR="005F294C" w:rsidRDefault="005F294C" w:rsidP="005F294C">
      <w:pPr>
        <w:pStyle w:val="ab"/>
      </w:pPr>
      <w:r>
        <w:t>[16]</w:t>
      </w:r>
      <w:r>
        <w:tab/>
        <w:t>Evans E D. Measuring Interdisciplinarity Using Text[J]. Socius: Sociological Research for a Dynamic World, 2016, 2: 237802311665414.</w:t>
      </w:r>
    </w:p>
    <w:p w14:paraId="71530BE0" w14:textId="77777777" w:rsidR="005F294C" w:rsidRDefault="005F294C" w:rsidP="005F294C">
      <w:pPr>
        <w:pStyle w:val="ab"/>
      </w:pPr>
      <w:r>
        <w:t>[17]</w:t>
      </w:r>
      <w:r>
        <w:tab/>
      </w:r>
      <w:r>
        <w:t>李江</w:t>
      </w:r>
      <w:r>
        <w:t>. “</w:t>
      </w:r>
      <w:r>
        <w:t>跨学科性</w:t>
      </w:r>
      <w:r>
        <w:t>”</w:t>
      </w:r>
      <w:r>
        <w:t>的概念框架与测度</w:t>
      </w:r>
      <w:r>
        <w:t xml:space="preserve">[J]. </w:t>
      </w:r>
      <w:r>
        <w:t>图书情报知识</w:t>
      </w:r>
      <w:r>
        <w:t>, 2014(03): 87-93.</w:t>
      </w:r>
    </w:p>
    <w:p w14:paraId="19FB768B" w14:textId="77777777" w:rsidR="005F294C" w:rsidRDefault="005F294C" w:rsidP="005F294C">
      <w:pPr>
        <w:pStyle w:val="ab"/>
      </w:pPr>
      <w:r>
        <w:t>[18]</w:t>
      </w:r>
      <w:r>
        <w:tab/>
        <w:t>Leahey E, Beckman C M, Stanko T L. Prominent but Less Productive: The Impact of Interdisciplinarity on Scientists’ Research[J]. Administrative Science Quarterly, 2017, 62(1): 105-139.</w:t>
      </w:r>
    </w:p>
    <w:p w14:paraId="5EFF6C6A" w14:textId="77777777" w:rsidR="005F294C" w:rsidRDefault="005F294C" w:rsidP="005F294C">
      <w:pPr>
        <w:pStyle w:val="ab"/>
      </w:pPr>
      <w:r>
        <w:t>[19]</w:t>
      </w:r>
      <w:r>
        <w:tab/>
        <w:t>Larivière V, Gingras Y. On the relationship between interdisciplinarity and scientific impact[J]. Journal of the American Society for Information Science and Technology, 2010, 61(1): 126-131.</w:t>
      </w:r>
    </w:p>
    <w:p w14:paraId="07EF0803" w14:textId="77777777" w:rsidR="005F294C" w:rsidRDefault="005F294C" w:rsidP="005F294C">
      <w:pPr>
        <w:pStyle w:val="ab"/>
      </w:pPr>
      <w:r>
        <w:t>[20]</w:t>
      </w:r>
      <w:r>
        <w:tab/>
        <w:t>Woiwode H, Froese A. Two hearts beating in a research centers’ chest: how scholars in interdisciplinary research settings cope with monodisciplinary deep structures[J]. Studies in Higher Education, 2021, 46(11): 2230-2244.</w:t>
      </w:r>
    </w:p>
    <w:p w14:paraId="781304F9" w14:textId="77777777" w:rsidR="005F294C" w:rsidRDefault="005F294C" w:rsidP="005F294C">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CB2B2E8" w14:textId="77777777" w:rsidR="005F294C" w:rsidRDefault="005F294C" w:rsidP="005F294C">
      <w:pPr>
        <w:pStyle w:val="ab"/>
      </w:pPr>
      <w:r>
        <w:t>[22]</w:t>
      </w:r>
      <w:r>
        <w:tab/>
        <w:t>Pierce S J. Boundary crossing in research literatures as a means of interdisciplinary information transfer[J]. Journal of the American Society for Information Science, 1999, 50(3): 271-279.</w:t>
      </w:r>
    </w:p>
    <w:p w14:paraId="3E8617DE" w14:textId="77777777" w:rsidR="005F294C" w:rsidRDefault="005F294C" w:rsidP="005F294C">
      <w:pPr>
        <w:pStyle w:val="ab"/>
      </w:pPr>
      <w:r>
        <w:t>[23]</w:t>
      </w:r>
      <w:r>
        <w:tab/>
        <w:t>Gates A J, Ke Q, Varol O, et al. Nature’s reach: narrow work has broad impact[J]. Nature, 2019, 575(7781): 32-34.</w:t>
      </w:r>
    </w:p>
    <w:p w14:paraId="394E7238" w14:textId="77777777" w:rsidR="005F294C" w:rsidRDefault="005F294C" w:rsidP="005F294C">
      <w:pPr>
        <w:pStyle w:val="ab"/>
      </w:pPr>
      <w:r>
        <w:t>[24]</w:t>
      </w:r>
      <w:r>
        <w:tab/>
        <w:t>Wang Q, Schneider J W. Consistency and validity of interdisciplinarity measures[J]. Quantitative Science Studies, 2020, 1(1): 239-263.</w:t>
      </w:r>
    </w:p>
    <w:p w14:paraId="1180AEA1" w14:textId="77777777" w:rsidR="005F294C" w:rsidRDefault="005F294C" w:rsidP="005F294C">
      <w:pPr>
        <w:pStyle w:val="ab"/>
      </w:pPr>
      <w:r>
        <w:t>[25]</w:t>
      </w:r>
      <w:r>
        <w:tab/>
        <w:t>Jamali H R, Abbasi A, Bornmann L. Research diversification and its relationship with publication counts and impact: A case study based on Australian professors[J]. Journal of Information Science, 2020, 46(1): 131-144.</w:t>
      </w:r>
    </w:p>
    <w:p w14:paraId="10B819A1" w14:textId="77777777" w:rsidR="005F294C" w:rsidRDefault="005F294C" w:rsidP="005F294C">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01BBDF61" w14:textId="77777777" w:rsidR="005F294C" w:rsidRDefault="005F294C" w:rsidP="005F294C">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1F752DF5" w14:textId="77777777" w:rsidR="005F294C" w:rsidRDefault="005F294C" w:rsidP="005F294C">
      <w:pPr>
        <w:pStyle w:val="ab"/>
      </w:pPr>
      <w:r>
        <w:t>[28]</w:t>
      </w:r>
      <w:r>
        <w:tab/>
      </w:r>
      <w:r>
        <w:t>和晋飞</w:t>
      </w:r>
      <w:r>
        <w:t xml:space="preserve">, </w:t>
      </w:r>
      <w:r>
        <w:t>房俊民</w:t>
      </w:r>
      <w:r>
        <w:t xml:space="preserve">. </w:t>
      </w:r>
      <w:r>
        <w:t>一个跨学科性测试指标：作者专业度</w:t>
      </w:r>
      <w:r>
        <w:t>[J]. 2015, 38(5). .</w:t>
      </w:r>
    </w:p>
    <w:p w14:paraId="6D70DFCD" w14:textId="77777777" w:rsidR="005F294C" w:rsidRDefault="005F294C" w:rsidP="005F294C">
      <w:pPr>
        <w:pStyle w:val="ab"/>
      </w:pPr>
      <w:r>
        <w:t>[29]</w:t>
      </w:r>
      <w:r>
        <w:tab/>
        <w:t>Karlovčec M, Mladenić D. Interdisciplinarity of scientific fields and its evolution based on graph of project collaboration and co-authoring[J]. Scientometrics, 2015, 102(1): 433-</w:t>
      </w:r>
      <w:r>
        <w:lastRenderedPageBreak/>
        <w:t>454.</w:t>
      </w:r>
    </w:p>
    <w:p w14:paraId="1E46BD7A" w14:textId="77777777" w:rsidR="005F294C" w:rsidRDefault="005F294C" w:rsidP="005F294C">
      <w:pPr>
        <w:pStyle w:val="ab"/>
      </w:pPr>
      <w:r>
        <w:t>[30]</w:t>
      </w:r>
      <w:r>
        <w:tab/>
        <w:t>Rafols I, Meyer M. Diversity and network coherence as indicators of interdisciplinarity: case studies in bionanoscience[J]. Scientometrics, 2010, 82(2): 263-287.</w:t>
      </w:r>
    </w:p>
    <w:p w14:paraId="1ADFAA7E" w14:textId="77777777" w:rsidR="005F294C" w:rsidRDefault="005F294C" w:rsidP="005F294C">
      <w:pPr>
        <w:pStyle w:val="ab"/>
      </w:pPr>
      <w:r>
        <w:t>[31]</w:t>
      </w:r>
      <w:r>
        <w:tab/>
        <w:t>Leydesdorff L. Betweenness centrality as an indicator of the interdisciplinarity of scientific journals[J]. Journal of the American Society for Information Science and Technology, 2007, 58(9): 1303-1319.</w:t>
      </w:r>
    </w:p>
    <w:p w14:paraId="119C6DF5" w14:textId="77777777" w:rsidR="005F294C" w:rsidRDefault="005F294C" w:rsidP="005F294C">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932FCBD" w14:textId="77777777" w:rsidR="005F294C" w:rsidRDefault="005F294C" w:rsidP="005F294C">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416A2FE" w14:textId="77777777" w:rsidR="005F294C" w:rsidRDefault="005F294C" w:rsidP="005F294C">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377DD4A" w14:textId="77777777" w:rsidR="005F294C" w:rsidRDefault="005F294C" w:rsidP="005F294C">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487132D4" w14:textId="77777777" w:rsidR="005F294C" w:rsidRDefault="005F294C" w:rsidP="005F294C">
      <w:pPr>
        <w:pStyle w:val="ab"/>
      </w:pPr>
      <w:r>
        <w:t>[36]</w:t>
      </w:r>
      <w:r>
        <w:tab/>
        <w:t>Jurgens D, Kumar S, Hoover R, et al. Measuring the Evolution of a Scientific Field through Citation Frames[J]. Transactions of the Association for Computational Linguistics, 2018, 6: 391-406.</w:t>
      </w:r>
    </w:p>
    <w:p w14:paraId="39B7CBC7" w14:textId="77777777" w:rsidR="005F294C" w:rsidRDefault="005F294C" w:rsidP="005F294C">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B11662F" w14:textId="77777777" w:rsidR="005F294C" w:rsidRDefault="005F294C" w:rsidP="005F294C">
      <w:pPr>
        <w:pStyle w:val="ab"/>
      </w:pPr>
      <w:r>
        <w:t>[38]</w:t>
      </w:r>
      <w:r>
        <w:tab/>
        <w:t>Nicholson J M, Mordaunt M, Lopez P, et al. scite: A smart citation index that displays the context of citations and classifies their intent using deep learning[J]. Quantitative Science Studies, 2021, 2(3): 882-898.</w:t>
      </w:r>
    </w:p>
    <w:p w14:paraId="458A118F" w14:textId="77777777" w:rsidR="005F294C" w:rsidRDefault="005F294C" w:rsidP="005F294C">
      <w:pPr>
        <w:pStyle w:val="ab"/>
      </w:pPr>
      <w:r>
        <w:t>[39]</w:t>
      </w:r>
      <w:r>
        <w:tab/>
        <w:t xml:space="preserve">Lauscher A, Ko B, Kuehl B, </w:t>
      </w:r>
      <w:r>
        <w:t>等</w:t>
      </w:r>
      <w:r>
        <w:t>. MultiCite: Modeling realistic citations requires moving beyond the single-sentence single-label setting[J]. 2021. arXiv, 2021.</w:t>
      </w:r>
    </w:p>
    <w:p w14:paraId="5CD077C9" w14:textId="77777777" w:rsidR="005F294C" w:rsidRDefault="005F294C" w:rsidP="005F294C">
      <w:pPr>
        <w:pStyle w:val="ab"/>
      </w:pPr>
      <w:r>
        <w:t>[40]</w:t>
      </w:r>
      <w:r>
        <w:tab/>
      </w:r>
      <w:r>
        <w:t>吴小兰</w:t>
      </w:r>
      <w:r>
        <w:t xml:space="preserve">, </w:t>
      </w:r>
      <w:r>
        <w:t>章成志</w:t>
      </w:r>
      <w:r>
        <w:t xml:space="preserve">. </w:t>
      </w:r>
      <w:r>
        <w:t>国家自然科学基金视角下学科跨学科性演变研究</w:t>
      </w:r>
      <w:r>
        <w:t xml:space="preserve">[J]. </w:t>
      </w:r>
      <w:r>
        <w:t>科技情报研</w:t>
      </w:r>
      <w:r>
        <w:lastRenderedPageBreak/>
        <w:t>究</w:t>
      </w:r>
      <w:r>
        <w:t>, 2022, 4(3): 20-32.</w:t>
      </w:r>
    </w:p>
    <w:p w14:paraId="449035E2" w14:textId="77777777" w:rsidR="005F294C" w:rsidRDefault="005F294C" w:rsidP="005F294C">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6B6FED19" w14:textId="77777777" w:rsidR="005F294C" w:rsidRDefault="005F294C" w:rsidP="005F294C">
      <w:pPr>
        <w:pStyle w:val="ab"/>
      </w:pPr>
      <w:r>
        <w:t>[42]</w:t>
      </w:r>
      <w:r>
        <w:tab/>
        <w:t>Park M, Maity S K, Wuchty S, et al. Interdisciplinary Papers Supported by Disciplinary Grants Garner Deep and Broad Scientific Impact[J]. [no date]. .</w:t>
      </w:r>
    </w:p>
    <w:p w14:paraId="3FE7DBA8" w14:textId="77777777" w:rsidR="005F294C" w:rsidRDefault="005F294C" w:rsidP="005F294C">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CE2945F" w14:textId="77777777" w:rsidR="005F294C" w:rsidRDefault="005F294C" w:rsidP="005F294C">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5B62E045" w14:textId="77777777" w:rsidR="005F294C" w:rsidRDefault="005F294C" w:rsidP="005F294C">
      <w:pPr>
        <w:pStyle w:val="ab"/>
      </w:pPr>
      <w:r>
        <w:t>[45]</w:t>
      </w:r>
      <w:r>
        <w:tab/>
        <w:t>Zeng B, Lyu H, Zhao Z, et al. Exploring the direction and diversity of interdisciplinary knowledge diffusion: A case study of professor Zeyuan Liu’s scientific publications[J]. Scientometrics, 2021, 126(7): 6253-6272.</w:t>
      </w:r>
    </w:p>
    <w:p w14:paraId="7B429626" w14:textId="77777777" w:rsidR="005F294C" w:rsidRDefault="005F294C" w:rsidP="005F294C">
      <w:pPr>
        <w:pStyle w:val="ab"/>
      </w:pPr>
      <w:r>
        <w:t>[46]</w:t>
      </w:r>
      <w:r>
        <w:tab/>
        <w:t>Akkerman S F, Bakker A. Boundary Crossing and Boundary Objects[J]. Review of Educational Research, 2011, 81(2): 132-169.</w:t>
      </w:r>
    </w:p>
    <w:p w14:paraId="44871CE6" w14:textId="77777777" w:rsidR="005F294C" w:rsidRDefault="005F294C" w:rsidP="005F294C">
      <w:pPr>
        <w:pStyle w:val="ab"/>
      </w:pPr>
      <w:r>
        <w:t>[47]</w:t>
      </w:r>
      <w:r>
        <w:tab/>
        <w:t>Chang Y-W. Examining interdisciplinarity of library and information science (LIS) based on LIS articles contributed by non-LIS authors[J]. Scientometrics, 2018, 116(3): 1589-1613.</w:t>
      </w:r>
    </w:p>
    <w:p w14:paraId="0E6C8F61" w14:textId="77777777" w:rsidR="005F294C" w:rsidRDefault="005F294C" w:rsidP="005F294C">
      <w:pPr>
        <w:pStyle w:val="ab"/>
      </w:pPr>
      <w:r>
        <w:t>[48]</w:t>
      </w:r>
      <w:r>
        <w:tab/>
        <w:t>Chang Y-W. Exploring the interdisciplinary characteristics of library and information science (LIS) from the perspective of interdisciplinary LIS authors[J]. Library &amp; Information Science Research, 2018, 40(2): 125-134.</w:t>
      </w:r>
    </w:p>
    <w:p w14:paraId="75C53E52" w14:textId="77777777" w:rsidR="005F294C" w:rsidRDefault="005F294C" w:rsidP="005F294C">
      <w:pPr>
        <w:pStyle w:val="ab"/>
      </w:pPr>
      <w:r>
        <w:t>[49]</w:t>
      </w:r>
      <w:r>
        <w:tab/>
        <w:t>Kuhn T S, Epstein J. The essential tension[M]. American Association of Physics Teachers, 1979.</w:t>
      </w:r>
    </w:p>
    <w:p w14:paraId="2AF4D7EF" w14:textId="77777777" w:rsidR="005F294C" w:rsidRDefault="005F294C" w:rsidP="005F294C">
      <w:pPr>
        <w:pStyle w:val="ab"/>
      </w:pPr>
      <w:r>
        <w:t>[50]</w:t>
      </w:r>
      <w:r>
        <w:tab/>
        <w:t xml:space="preserve">Fortunato S, Bergstrom C T, Börner K, </w:t>
      </w:r>
      <w:r>
        <w:t>等</w:t>
      </w:r>
      <w:r>
        <w:t>. Science of science[J]. Science, 2018, 359(6379): eaao0185.</w:t>
      </w:r>
    </w:p>
    <w:p w14:paraId="0E0CC751" w14:textId="77777777" w:rsidR="005F294C" w:rsidRDefault="005F294C" w:rsidP="005F294C">
      <w:pPr>
        <w:pStyle w:val="ab"/>
      </w:pPr>
      <w:r>
        <w:t>[51]</w:t>
      </w:r>
      <w:r>
        <w:tab/>
        <w:t>Van Houten J, Van Vuren H G, Le Pairs C, et al. Migration of physicists to other academic disciplines: Situation in the Netherlands[J]. Scientometrics, 1983, 5(4): 257-267.</w:t>
      </w:r>
    </w:p>
    <w:p w14:paraId="1B471996" w14:textId="77777777" w:rsidR="005F294C" w:rsidRDefault="005F294C" w:rsidP="005F294C">
      <w:pPr>
        <w:pStyle w:val="ab"/>
      </w:pPr>
      <w:r>
        <w:t>[52]</w:t>
      </w:r>
      <w:r>
        <w:tab/>
        <w:t>De Domenico M, Omodei E, Arenas A. Quantifying the diaspora of knowledge in the last century[J]. Applied Network Science, 2016, 1(1): 1-13.</w:t>
      </w:r>
    </w:p>
    <w:p w14:paraId="11AD5AF3" w14:textId="77777777" w:rsidR="005F294C" w:rsidRDefault="005F294C" w:rsidP="005F294C">
      <w:pPr>
        <w:pStyle w:val="ab"/>
      </w:pPr>
      <w:r>
        <w:t>[53]</w:t>
      </w:r>
      <w:r>
        <w:tab/>
        <w:t>Foster J G, Rzhetsky A, Evans J A. Tradition and Innovation in Scientists’ Research Strategies[J]. American Sociological Review, 2015, 80(5): 875-908.</w:t>
      </w:r>
    </w:p>
    <w:p w14:paraId="4286CC62" w14:textId="77777777" w:rsidR="005F294C" w:rsidRDefault="005F294C" w:rsidP="005F294C">
      <w:pPr>
        <w:pStyle w:val="ab"/>
      </w:pPr>
      <w:r>
        <w:lastRenderedPageBreak/>
        <w:t>[54]</w:t>
      </w:r>
      <w:r>
        <w:tab/>
        <w:t>Zeng A, Shen Z, Zhou J, et al. Increasing trend of scientists to switch between topics[J]. Nature Communications, 2019, 10(1): 3439.</w:t>
      </w:r>
    </w:p>
    <w:p w14:paraId="485B969B" w14:textId="77777777" w:rsidR="005F294C" w:rsidRDefault="005F294C" w:rsidP="005F294C">
      <w:pPr>
        <w:pStyle w:val="ab"/>
      </w:pPr>
      <w:r>
        <w:t>[55]</w:t>
      </w:r>
      <w:r>
        <w:tab/>
        <w:t>Pramanik S, Gora S T, Sundaram R, et al. On the Migration of Researchers across Scientific Domains[J]. Proceedings of the International AAAI Conference on Web and Social Media, 2019, 13: 381-392.</w:t>
      </w:r>
    </w:p>
    <w:p w14:paraId="7CAD8B53" w14:textId="77777777" w:rsidR="005F294C" w:rsidRDefault="005F294C" w:rsidP="005F294C">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8C6F93F" w14:textId="77777777" w:rsidR="005F294C" w:rsidRDefault="005F294C" w:rsidP="005F294C">
      <w:pPr>
        <w:pStyle w:val="ab"/>
      </w:pPr>
      <w:r>
        <w:t>[57]</w:t>
      </w:r>
      <w:r>
        <w:tab/>
        <w:t>Jia T, Wang D, Szymanski B K. Quantifying patterns of research-interest evolution[J]. Nature Human Behaviour, 2017, 1(4): 1-7.</w:t>
      </w:r>
    </w:p>
    <w:p w14:paraId="7454B6BB" w14:textId="77777777" w:rsidR="005F294C" w:rsidRDefault="005F294C" w:rsidP="005F294C">
      <w:pPr>
        <w:pStyle w:val="ab"/>
      </w:pPr>
      <w:r>
        <w:t>[58]</w:t>
      </w:r>
      <w:r>
        <w:tab/>
        <w:t>Yu X, Szymanski B K, Jia T. Become a better you: Correlation between the change of research direction and the change of scientific performance[J]. Journal of Informetrics, 2021, 15(3): 101193.</w:t>
      </w:r>
    </w:p>
    <w:p w14:paraId="70F323C2" w14:textId="77777777" w:rsidR="005F294C" w:rsidRDefault="005F294C" w:rsidP="005F294C">
      <w:pPr>
        <w:pStyle w:val="ab"/>
      </w:pPr>
      <w:r>
        <w:t>[59]</w:t>
      </w:r>
      <w:r>
        <w:tab/>
        <w:t>Zeng A, Fan Y, Di Z, et al. Fresh teams are associated with original and multidisciplinary research[J]. Nature Human Behaviour, 2021, 5(10): 1314-1322.</w:t>
      </w:r>
    </w:p>
    <w:p w14:paraId="3AAFC52F" w14:textId="77777777" w:rsidR="005F294C" w:rsidRDefault="005F294C" w:rsidP="005F294C">
      <w:pPr>
        <w:pStyle w:val="ab"/>
      </w:pPr>
      <w:r>
        <w:t>[60]</w:t>
      </w:r>
      <w:r>
        <w:tab/>
        <w:t>Van Der Wouden F, Youn H. The impact of geographical distance on learning through collaboration[J]. Research Policy, 2023, 52(2): 104698.</w:t>
      </w:r>
    </w:p>
    <w:p w14:paraId="042C71B9" w14:textId="77777777" w:rsidR="005F294C" w:rsidRDefault="005F294C" w:rsidP="005F294C">
      <w:pPr>
        <w:pStyle w:val="ab"/>
      </w:pPr>
      <w:r>
        <w:t>[61]</w:t>
      </w:r>
      <w:r>
        <w:tab/>
        <w:t>Sulik J, Bahrami B, Deroy O. The diversity gap: when diversity matters for knowledge[J]. Perspectives on Psychological Science, 2022, 17(3): 752-767.</w:t>
      </w:r>
    </w:p>
    <w:p w14:paraId="38136AEC" w14:textId="77777777" w:rsidR="005F294C" w:rsidRDefault="005F294C" w:rsidP="005F294C">
      <w:pPr>
        <w:pStyle w:val="ab"/>
      </w:pPr>
      <w:r>
        <w:t>[62]</w:t>
      </w:r>
      <w:r>
        <w:tab/>
        <w:t>Wang J, Thijs B, Glänzel W. Interdisciplinarity and Impact: Distinct Effects of Variety, Balance, and Disparity[J]. PLOS ONE, 2015, 10(5): e0127298.</w:t>
      </w:r>
    </w:p>
    <w:p w14:paraId="5BF9B9B9" w14:textId="77777777" w:rsidR="005F294C" w:rsidRDefault="005F294C" w:rsidP="005F294C">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1656CDD2" w14:textId="77777777" w:rsidR="005F294C" w:rsidRDefault="005F294C" w:rsidP="005F294C">
      <w:pPr>
        <w:pStyle w:val="ab"/>
      </w:pPr>
      <w:r>
        <w:t>[64]</w:t>
      </w:r>
      <w:r>
        <w:tab/>
        <w:t>Zhang L, Sun B, Jiang L, et al. On the relationship between interdisciplinarity and impact: Distinct effects on academic and broader impact[J]. Research Evaluation, 2021, 30(3): 256-268.</w:t>
      </w:r>
    </w:p>
    <w:p w14:paraId="1B229C13" w14:textId="77777777" w:rsidR="005F294C" w:rsidRDefault="005F294C" w:rsidP="005F294C">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9CA53E1" w14:textId="77777777" w:rsidR="005F294C" w:rsidRDefault="005F294C" w:rsidP="005F294C">
      <w:pPr>
        <w:pStyle w:val="ab"/>
      </w:pPr>
      <w:r>
        <w:t>[66]</w:t>
      </w:r>
      <w:r>
        <w:tab/>
        <w:t>Abramo G, D’Angelo C A, Di Costa F. Diversification versus specialization in scientific research: Which strategy pays off?[J]. Technovation, 2019, 82-83: 51-57.</w:t>
      </w:r>
    </w:p>
    <w:p w14:paraId="0200A374" w14:textId="77777777" w:rsidR="005F294C" w:rsidRDefault="005F294C" w:rsidP="005F294C">
      <w:pPr>
        <w:pStyle w:val="ab"/>
      </w:pPr>
      <w:r>
        <w:t>[67]</w:t>
      </w:r>
      <w:r>
        <w:tab/>
        <w:t>Chakraborty T, Tammana V, Ganguly N, et al. Understanding and modeling diverse scientific careers of researchers[J]. Journal of Informetrics, 2015, 9(1): 69-78.</w:t>
      </w:r>
    </w:p>
    <w:p w14:paraId="6D8B3BE8" w14:textId="77777777" w:rsidR="005F294C" w:rsidRDefault="005F294C" w:rsidP="005F294C">
      <w:pPr>
        <w:pStyle w:val="ab"/>
      </w:pPr>
      <w:r>
        <w:t>[68]</w:t>
      </w:r>
      <w:r>
        <w:tab/>
        <w:t xml:space="preserve">Heiberger R H, Munoz-Najar Galvez S, McFarland D A. Facets of Specialization and Its </w:t>
      </w:r>
      <w:r>
        <w:lastRenderedPageBreak/>
        <w:t>Relation to Career Success: An Analysis of U.S. Sociology, 1980 to 2015[J]. American Sociological Review, 2021, 86(6): 1164-1192.</w:t>
      </w:r>
    </w:p>
    <w:p w14:paraId="118617EA" w14:textId="77777777" w:rsidR="005F294C" w:rsidRDefault="005F294C" w:rsidP="005F294C">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60503450" w14:textId="77777777" w:rsidR="005F294C" w:rsidRDefault="005F294C" w:rsidP="005F294C">
      <w:pPr>
        <w:pStyle w:val="ab"/>
      </w:pPr>
      <w:r>
        <w:t>[70]</w:t>
      </w:r>
      <w:r>
        <w:tab/>
        <w:t>Belkhouja M, Fattoum S, Yoon H (David). Does greater diversification increase individual productivity? The moderating effect of attention allocation[J]. Research Policy, 2021, 50(6): 104256.</w:t>
      </w:r>
    </w:p>
    <w:p w14:paraId="7FF3C5C3" w14:textId="77777777" w:rsidR="005F294C" w:rsidRDefault="005F294C" w:rsidP="005F294C">
      <w:pPr>
        <w:pStyle w:val="ab"/>
      </w:pPr>
      <w:r>
        <w:t>[71]</w:t>
      </w:r>
      <w:r>
        <w:tab/>
        <w:t>Petersen A M, Ahmed M E, Pavlidis I. Grand challenges and emergent modes of convergence science[J]. Humanities and Social Sciences Communications, 2021, 8(1): 194.</w:t>
      </w:r>
    </w:p>
    <w:p w14:paraId="45F6CED6" w14:textId="77777777" w:rsidR="005F294C" w:rsidRDefault="005F294C" w:rsidP="005F294C">
      <w:pPr>
        <w:pStyle w:val="ab"/>
      </w:pPr>
      <w:r>
        <w:t>[72]</w:t>
      </w:r>
      <w:r>
        <w:tab/>
        <w:t>Leahey E, Barringer S N. Universities’ commitment to interdisciplinary research: To what end?[J]. Research Policy, 2020, 49(2): 103910.</w:t>
      </w:r>
    </w:p>
    <w:p w14:paraId="2869D178" w14:textId="77777777" w:rsidR="005F294C" w:rsidRDefault="005F294C" w:rsidP="005F294C">
      <w:pPr>
        <w:pStyle w:val="ab"/>
      </w:pPr>
      <w:r>
        <w:t>[73]</w:t>
      </w:r>
      <w:r>
        <w:tab/>
        <w:t>Haeussler C, Sauermann H. Division of labor in collaborative knowledge production: The role of team size and interdisciplinarity[J]. Research Policy, 2020, 49(6): 103987.</w:t>
      </w:r>
    </w:p>
    <w:p w14:paraId="7E95A761" w14:textId="77777777" w:rsidR="005F294C" w:rsidRDefault="005F294C" w:rsidP="005F294C">
      <w:pPr>
        <w:pStyle w:val="ab"/>
      </w:pPr>
      <w:r>
        <w:t>[74]</w:t>
      </w:r>
      <w:r>
        <w:tab/>
        <w:t>Smaldino P E, O’Connor C. Interdisciplinarity can aid the spread of better methods between scientific communities[J]. Collective Intelligence, 2022, 1(2): 26339137221131816.</w:t>
      </w:r>
    </w:p>
    <w:p w14:paraId="4E433CAF" w14:textId="77777777" w:rsidR="005F294C" w:rsidRDefault="005F294C" w:rsidP="005F294C">
      <w:pPr>
        <w:pStyle w:val="ab"/>
      </w:pPr>
      <w:r>
        <w:t>[75]</w:t>
      </w:r>
      <w:r>
        <w:tab/>
        <w:t>Wang K, Shen Z, Huang C, et al. Microsoft Academic Graph: When experts are not enough[J]. Quantitative Science Studies, 2020, 1(1): 396-413.</w:t>
      </w:r>
    </w:p>
    <w:p w14:paraId="047BD693" w14:textId="77777777" w:rsidR="005F294C" w:rsidRDefault="005F294C" w:rsidP="005F294C">
      <w:pPr>
        <w:pStyle w:val="ab"/>
      </w:pPr>
      <w:r>
        <w:t>[76]</w:t>
      </w:r>
      <w:r>
        <w:tab/>
        <w:t>Waltman L. An empirical analysis of the use of alphabetical authorship in scientific publishing[J]. Journal of Informetrics, 2012, 6(4): 700-711.</w:t>
      </w:r>
    </w:p>
    <w:p w14:paraId="7090243F" w14:textId="3CA96A01"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 xml:space="preserve">Social </w:t>
      </w:r>
      <w:r w:rsidR="007F1C40" w:rsidRPr="00CD1F16">
        <w:rPr>
          <w:rFonts w:cs="Times New Roman"/>
        </w:rPr>
        <w:lastRenderedPageBreak/>
        <w:t>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57874539" w:rsidR="00A86946" w:rsidRDefault="00E83BE1">
      <w:pPr>
        <w:rPr>
          <w:rFonts w:cs="Times New Roman"/>
        </w:rPr>
      </w:pPr>
      <w:r>
        <w:rPr>
          <w:rFonts w:cs="Times New Roman" w:hint="eastAsia"/>
        </w:rPr>
        <w:t>化学领域：一般末位作者最为重要。</w:t>
      </w:r>
    </w:p>
    <w:p w14:paraId="7B77795D" w14:textId="77777777" w:rsidR="00663134" w:rsidRDefault="00663134">
      <w:pPr>
        <w:rPr>
          <w:rFonts w:cs="Times New Roman" w:hint="eastAsia"/>
        </w:rPr>
      </w:pPr>
    </w:p>
    <w:p w14:paraId="3084F6CB" w14:textId="71CD4D5E" w:rsidR="008649B9" w:rsidRDefault="00DA272F">
      <w:pPr>
        <w:rPr>
          <w:rFonts w:cs="Times New Roman"/>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5F294C">
        <w:rPr>
          <w:rFonts w:cs="Times New Roman"/>
        </w:rPr>
        <w:instrText xml:space="preserve"> ADDIN ZOTERO_ITEM CSL_CITATION {"citationID":"zFoVHWaT","properties":{"formattedCitation":"\\super [76]\\nosupersub{}","plainCitation":"[76]","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5F294C" w:rsidRPr="005F294C">
        <w:rPr>
          <w:rFonts w:cs="Times New Roman"/>
          <w:szCs w:val="24"/>
          <w:vertAlign w:val="superscript"/>
        </w:rPr>
        <w:t>[76]</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 xml:space="preserve">History &amp; Philosophy </w:t>
            </w:r>
            <w:proofErr w:type="gramStart"/>
            <w:r w:rsidRPr="00C42D2E">
              <w:rPr>
                <w:rFonts w:ascii="Calibri" w:eastAsia="Times New Roman" w:hAnsi="Calibri" w:cs="Calibri"/>
                <w:color w:val="000000"/>
                <w:kern w:val="0"/>
                <w:sz w:val="20"/>
                <w:szCs w:val="20"/>
              </w:rPr>
              <w:t>Of</w:t>
            </w:r>
            <w:proofErr w:type="gramEnd"/>
            <w:r w:rsidRPr="00C42D2E">
              <w:rPr>
                <w:rFonts w:ascii="Calibri" w:eastAsia="Times New Roman" w:hAnsi="Calibri" w:cs="Calibri"/>
                <w:color w:val="000000"/>
                <w:kern w:val="0"/>
                <w:sz w:val="20"/>
                <w:szCs w:val="20"/>
              </w:rPr>
              <w:t xml:space="preserve">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proofErr w:type="spellStart"/>
            <w:r w:rsidRPr="00C42D2E">
              <w:rPr>
                <w:rFonts w:ascii="Calibri" w:eastAsia="Times New Roman" w:hAnsi="Calibri" w:cs="Calibri"/>
                <w:color w:val="000000"/>
                <w:kern w:val="0"/>
                <w:sz w:val="20"/>
                <w:szCs w:val="20"/>
              </w:rPr>
              <w:t>Womens</w:t>
            </w:r>
            <w:proofErr w:type="spellEnd"/>
            <w:r w:rsidRPr="00C42D2E">
              <w:rPr>
                <w:rFonts w:ascii="Calibri" w:eastAsia="Times New Roman" w:hAnsi="Calibri" w:cs="Calibri"/>
                <w:color w:val="000000"/>
                <w:kern w:val="0"/>
                <w:sz w:val="20"/>
                <w:szCs w:val="20"/>
              </w:rPr>
              <w:t xml:space="preserve">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proofErr w:type="gramStart"/>
      <w:r w:rsidRPr="005909CB">
        <w:rPr>
          <w:rFonts w:ascii="Times New Roman" w:hAnsi="Times New Roman" w:cs="Times New Roman" w:hint="eastAsia"/>
        </w:rPr>
        <w:t>图情多</w:t>
      </w:r>
      <w:proofErr w:type="gramEnd"/>
      <w:r w:rsidRPr="005909CB">
        <w:rPr>
          <w:rFonts w:ascii="Times New Roman" w:hAnsi="Times New Roman" w:cs="Times New Roman" w:hint="eastAsia"/>
        </w:rPr>
        <w:t>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lastRenderedPageBreak/>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2"/>
      <w:r>
        <w:rPr>
          <w:rFonts w:hint="eastAsia"/>
        </w:rPr>
        <w:t>也可能迁往任何一个学科，学科壁垒不是绝对的</w:t>
      </w:r>
      <w:commentRangeEnd w:id="42"/>
      <w:r>
        <w:rPr>
          <w:rStyle w:val="ad"/>
        </w:rPr>
        <w:commentReference w:id="42"/>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w:t>
      </w:r>
      <w:proofErr w:type="gramStart"/>
      <w:r>
        <w:rPr>
          <w:rFonts w:hint="eastAsia"/>
        </w:rPr>
        <w:t>图情领域</w:t>
      </w:r>
      <w:proofErr w:type="gramEnd"/>
      <w:r>
        <w:rPr>
          <w:rFonts w:hint="eastAsia"/>
        </w:rPr>
        <w:t>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w:t>
            </w:r>
            <w:r w:rsidRPr="00364593">
              <w:rPr>
                <w:rFonts w:hint="eastAsia"/>
                <w:sz w:val="18"/>
                <w:szCs w:val="16"/>
              </w:rPr>
              <w:lastRenderedPageBreak/>
              <w:t>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w:t>
            </w:r>
            <w:r w:rsidRPr="00364593">
              <w:rPr>
                <w:rFonts w:hint="eastAsia"/>
                <w:sz w:val="18"/>
                <w:szCs w:val="16"/>
              </w:rPr>
              <w:lastRenderedPageBreak/>
              <w:t>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8"/>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8T16:18:00Z" w:initials="XJ">
    <w:p w14:paraId="1234E99D" w14:textId="57646666" w:rsidR="00207A74" w:rsidRDefault="00207A74">
      <w:pPr>
        <w:pStyle w:val="ae"/>
      </w:pPr>
      <w:r>
        <w:rPr>
          <w:rStyle w:val="ad"/>
        </w:rPr>
        <w:annotationRef/>
      </w:r>
      <w:r>
        <w:rPr>
          <w:rFonts w:hint="eastAsia"/>
        </w:rPr>
        <w:t>算完了</w:t>
      </w:r>
    </w:p>
  </w:comment>
  <w:comment w:id="40" w:author="Xu Jiawei" w:date="2023-05-18T16:33:00Z" w:initials="XJ">
    <w:p w14:paraId="490AC1F8" w14:textId="02B5A75B" w:rsidR="00563BDA" w:rsidRDefault="00563BDA">
      <w:pPr>
        <w:pStyle w:val="ae"/>
        <w:rPr>
          <w:rFonts w:hint="eastAsia"/>
        </w:rPr>
      </w:pPr>
      <w:r>
        <w:rPr>
          <w:rStyle w:val="ad"/>
        </w:rPr>
        <w:annotationRef/>
      </w:r>
      <w:r w:rsidR="0058610F">
        <w:rPr>
          <w:rFonts w:hint="eastAsia"/>
        </w:rPr>
        <w:t>这两个比较麻烦，先不算</w:t>
      </w:r>
    </w:p>
  </w:comment>
  <w:comment w:id="42"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1234E99D" w15:done="0"/>
  <w15:commentEx w15:paraId="490AC1F8"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10CE60" w16cex:dateUtc="2023-05-18T08:18:00Z"/>
  <w16cex:commentExtensible w16cex:durableId="2810D1EB" w16cex:dateUtc="2023-05-18T08:33: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1234E99D" w16cid:durableId="2810CE60"/>
  <w16cid:commentId w16cid:paraId="490AC1F8" w16cid:durableId="2810D1EB"/>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77343D" w14:textId="77777777" w:rsidR="0019777D" w:rsidRDefault="0019777D" w:rsidP="00FF1F60">
      <w:r>
        <w:separator/>
      </w:r>
    </w:p>
  </w:endnote>
  <w:endnote w:type="continuationSeparator" w:id="0">
    <w:p w14:paraId="31F2BB0C" w14:textId="77777777" w:rsidR="0019777D" w:rsidRDefault="0019777D"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8BBE0" w14:textId="77777777" w:rsidR="0019777D" w:rsidRDefault="0019777D" w:rsidP="00FF1F60">
      <w:r>
        <w:separator/>
      </w:r>
    </w:p>
  </w:footnote>
  <w:footnote w:type="continuationSeparator" w:id="0">
    <w:p w14:paraId="371B4335" w14:textId="77777777" w:rsidR="0019777D" w:rsidRDefault="0019777D"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2DFC"/>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5B"/>
    <w:rsid w:val="0000769E"/>
    <w:rsid w:val="000078EF"/>
    <w:rsid w:val="000079D5"/>
    <w:rsid w:val="00007BA5"/>
    <w:rsid w:val="00007DA3"/>
    <w:rsid w:val="00010023"/>
    <w:rsid w:val="000105AE"/>
    <w:rsid w:val="000105BF"/>
    <w:rsid w:val="00010604"/>
    <w:rsid w:val="00011140"/>
    <w:rsid w:val="00011DEF"/>
    <w:rsid w:val="00011EEC"/>
    <w:rsid w:val="00012148"/>
    <w:rsid w:val="00012161"/>
    <w:rsid w:val="00012321"/>
    <w:rsid w:val="00012972"/>
    <w:rsid w:val="00012F1E"/>
    <w:rsid w:val="0001358C"/>
    <w:rsid w:val="00014E4E"/>
    <w:rsid w:val="00016459"/>
    <w:rsid w:val="00017025"/>
    <w:rsid w:val="00017058"/>
    <w:rsid w:val="00017746"/>
    <w:rsid w:val="00017AF0"/>
    <w:rsid w:val="00017DCA"/>
    <w:rsid w:val="0002031E"/>
    <w:rsid w:val="000204C9"/>
    <w:rsid w:val="0002059F"/>
    <w:rsid w:val="00020BD8"/>
    <w:rsid w:val="00020EB9"/>
    <w:rsid w:val="00021A50"/>
    <w:rsid w:val="0002218B"/>
    <w:rsid w:val="0002242C"/>
    <w:rsid w:val="0002294D"/>
    <w:rsid w:val="00022969"/>
    <w:rsid w:val="00022EF2"/>
    <w:rsid w:val="00023B76"/>
    <w:rsid w:val="00023F90"/>
    <w:rsid w:val="000241BE"/>
    <w:rsid w:val="0002431D"/>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1F53"/>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89"/>
    <w:rsid w:val="000471DB"/>
    <w:rsid w:val="000479E6"/>
    <w:rsid w:val="00050839"/>
    <w:rsid w:val="000509CF"/>
    <w:rsid w:val="00050EF3"/>
    <w:rsid w:val="000510B4"/>
    <w:rsid w:val="00051D0B"/>
    <w:rsid w:val="00051DFA"/>
    <w:rsid w:val="00052450"/>
    <w:rsid w:val="00052551"/>
    <w:rsid w:val="000525A2"/>
    <w:rsid w:val="000528A4"/>
    <w:rsid w:val="00052DD1"/>
    <w:rsid w:val="00053920"/>
    <w:rsid w:val="00053B53"/>
    <w:rsid w:val="00053B9D"/>
    <w:rsid w:val="00053E77"/>
    <w:rsid w:val="00054074"/>
    <w:rsid w:val="000545FD"/>
    <w:rsid w:val="0005478B"/>
    <w:rsid w:val="00055B0F"/>
    <w:rsid w:val="00055D42"/>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5E4"/>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5F"/>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97"/>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8A9"/>
    <w:rsid w:val="000A3A2A"/>
    <w:rsid w:val="000A3AFE"/>
    <w:rsid w:val="000A3B57"/>
    <w:rsid w:val="000A3FE3"/>
    <w:rsid w:val="000A4265"/>
    <w:rsid w:val="000A4311"/>
    <w:rsid w:val="000A436A"/>
    <w:rsid w:val="000A45C0"/>
    <w:rsid w:val="000A48AE"/>
    <w:rsid w:val="000A48CB"/>
    <w:rsid w:val="000A49A5"/>
    <w:rsid w:val="000A5206"/>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5A1"/>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2D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ACE"/>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67E"/>
    <w:rsid w:val="000E6918"/>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4B89"/>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1F5"/>
    <w:rsid w:val="001204E2"/>
    <w:rsid w:val="001205DD"/>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26F"/>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61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BD3"/>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C74"/>
    <w:rsid w:val="00150D11"/>
    <w:rsid w:val="0015152D"/>
    <w:rsid w:val="00151634"/>
    <w:rsid w:val="001516B9"/>
    <w:rsid w:val="00151FD3"/>
    <w:rsid w:val="001527CF"/>
    <w:rsid w:val="001528EA"/>
    <w:rsid w:val="00152B83"/>
    <w:rsid w:val="00152C80"/>
    <w:rsid w:val="001530CC"/>
    <w:rsid w:val="00153501"/>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57FA8"/>
    <w:rsid w:val="00160B92"/>
    <w:rsid w:val="00160DD1"/>
    <w:rsid w:val="001612F4"/>
    <w:rsid w:val="0016156E"/>
    <w:rsid w:val="00161632"/>
    <w:rsid w:val="00161897"/>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A88"/>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3A1"/>
    <w:rsid w:val="00194567"/>
    <w:rsid w:val="00194767"/>
    <w:rsid w:val="00194A6E"/>
    <w:rsid w:val="00194C0E"/>
    <w:rsid w:val="00195018"/>
    <w:rsid w:val="001954CB"/>
    <w:rsid w:val="001958DE"/>
    <w:rsid w:val="00195F42"/>
    <w:rsid w:val="001962F9"/>
    <w:rsid w:val="00196EEF"/>
    <w:rsid w:val="00197000"/>
    <w:rsid w:val="0019777D"/>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87A"/>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647"/>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37E"/>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D7F1F"/>
    <w:rsid w:val="001E08B8"/>
    <w:rsid w:val="001E0F6D"/>
    <w:rsid w:val="001E12D3"/>
    <w:rsid w:val="001E1C6C"/>
    <w:rsid w:val="001E25E7"/>
    <w:rsid w:val="001E27AE"/>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29F"/>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A74"/>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386"/>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3DB"/>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883"/>
    <w:rsid w:val="002449F8"/>
    <w:rsid w:val="00245483"/>
    <w:rsid w:val="00246151"/>
    <w:rsid w:val="0024639A"/>
    <w:rsid w:val="00246595"/>
    <w:rsid w:val="00246C0D"/>
    <w:rsid w:val="00246E3A"/>
    <w:rsid w:val="00247235"/>
    <w:rsid w:val="00247BAA"/>
    <w:rsid w:val="00247CB5"/>
    <w:rsid w:val="00247CCB"/>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4FFC"/>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32E"/>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3EB"/>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3A8"/>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7E2"/>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4A8"/>
    <w:rsid w:val="002B5955"/>
    <w:rsid w:val="002B5DD4"/>
    <w:rsid w:val="002B6807"/>
    <w:rsid w:val="002B6C01"/>
    <w:rsid w:val="002B7286"/>
    <w:rsid w:val="002C0380"/>
    <w:rsid w:val="002C03E3"/>
    <w:rsid w:val="002C0534"/>
    <w:rsid w:val="002C0A4F"/>
    <w:rsid w:val="002C0F64"/>
    <w:rsid w:val="002C159F"/>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0A3"/>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3DE"/>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6B9"/>
    <w:rsid w:val="002F0AA1"/>
    <w:rsid w:val="002F0F52"/>
    <w:rsid w:val="002F1091"/>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204"/>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080"/>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34"/>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4BC"/>
    <w:rsid w:val="0032257E"/>
    <w:rsid w:val="0032259D"/>
    <w:rsid w:val="0032262F"/>
    <w:rsid w:val="0032277E"/>
    <w:rsid w:val="00322968"/>
    <w:rsid w:val="00322B9B"/>
    <w:rsid w:val="00323159"/>
    <w:rsid w:val="003238EC"/>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37BD2"/>
    <w:rsid w:val="00337D49"/>
    <w:rsid w:val="0034012E"/>
    <w:rsid w:val="00340A16"/>
    <w:rsid w:val="00340A1C"/>
    <w:rsid w:val="00340BED"/>
    <w:rsid w:val="00340C7E"/>
    <w:rsid w:val="003423AB"/>
    <w:rsid w:val="00342A13"/>
    <w:rsid w:val="00342BFA"/>
    <w:rsid w:val="0034324F"/>
    <w:rsid w:val="003434B4"/>
    <w:rsid w:val="00343F62"/>
    <w:rsid w:val="003440C0"/>
    <w:rsid w:val="003444C6"/>
    <w:rsid w:val="00344539"/>
    <w:rsid w:val="00345391"/>
    <w:rsid w:val="003453C1"/>
    <w:rsid w:val="0034548C"/>
    <w:rsid w:val="00345B5B"/>
    <w:rsid w:val="00345E1F"/>
    <w:rsid w:val="0034681E"/>
    <w:rsid w:val="003468BE"/>
    <w:rsid w:val="003469FD"/>
    <w:rsid w:val="00347410"/>
    <w:rsid w:val="00347497"/>
    <w:rsid w:val="00347A16"/>
    <w:rsid w:val="00347B6A"/>
    <w:rsid w:val="00347E3B"/>
    <w:rsid w:val="00347E60"/>
    <w:rsid w:val="003501D0"/>
    <w:rsid w:val="00350C59"/>
    <w:rsid w:val="00350D77"/>
    <w:rsid w:val="003510F1"/>
    <w:rsid w:val="00351517"/>
    <w:rsid w:val="00351A9D"/>
    <w:rsid w:val="00351C51"/>
    <w:rsid w:val="003521DD"/>
    <w:rsid w:val="0035258E"/>
    <w:rsid w:val="003526DF"/>
    <w:rsid w:val="00352AD9"/>
    <w:rsid w:val="00352DB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A01"/>
    <w:rsid w:val="00370C70"/>
    <w:rsid w:val="003711F7"/>
    <w:rsid w:val="003717D1"/>
    <w:rsid w:val="0037199F"/>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987"/>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8EE"/>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6AB"/>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706"/>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721"/>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D7B8F"/>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ACB"/>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296"/>
    <w:rsid w:val="003F1775"/>
    <w:rsid w:val="003F17D0"/>
    <w:rsid w:val="003F17F4"/>
    <w:rsid w:val="003F1D73"/>
    <w:rsid w:val="003F2644"/>
    <w:rsid w:val="003F2647"/>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07846"/>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1F"/>
    <w:rsid w:val="00416358"/>
    <w:rsid w:val="00416A10"/>
    <w:rsid w:val="00416CA1"/>
    <w:rsid w:val="0041740E"/>
    <w:rsid w:val="00417540"/>
    <w:rsid w:val="00417768"/>
    <w:rsid w:val="0041776F"/>
    <w:rsid w:val="00417C5F"/>
    <w:rsid w:val="004200A4"/>
    <w:rsid w:val="00420466"/>
    <w:rsid w:val="00420531"/>
    <w:rsid w:val="004205A3"/>
    <w:rsid w:val="004205C7"/>
    <w:rsid w:val="004208B1"/>
    <w:rsid w:val="00420BDF"/>
    <w:rsid w:val="00420D7D"/>
    <w:rsid w:val="004213A7"/>
    <w:rsid w:val="0042161E"/>
    <w:rsid w:val="00421772"/>
    <w:rsid w:val="00422062"/>
    <w:rsid w:val="004221E5"/>
    <w:rsid w:val="00422323"/>
    <w:rsid w:val="004226EA"/>
    <w:rsid w:val="00422714"/>
    <w:rsid w:val="004228D3"/>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5A6"/>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5860"/>
    <w:rsid w:val="004365C4"/>
    <w:rsid w:val="00436EE2"/>
    <w:rsid w:val="0043750B"/>
    <w:rsid w:val="004377FB"/>
    <w:rsid w:val="00437A3C"/>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3432"/>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5CD"/>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6DC5"/>
    <w:rsid w:val="004773CC"/>
    <w:rsid w:val="00477B3C"/>
    <w:rsid w:val="0048024E"/>
    <w:rsid w:val="0048068A"/>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AEB"/>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353"/>
    <w:rsid w:val="004B0861"/>
    <w:rsid w:val="004B0D44"/>
    <w:rsid w:val="004B0D84"/>
    <w:rsid w:val="004B0E38"/>
    <w:rsid w:val="004B108F"/>
    <w:rsid w:val="004B17E2"/>
    <w:rsid w:val="004B1E3D"/>
    <w:rsid w:val="004B1ECE"/>
    <w:rsid w:val="004B2867"/>
    <w:rsid w:val="004B38FE"/>
    <w:rsid w:val="004B4225"/>
    <w:rsid w:val="004B4393"/>
    <w:rsid w:val="004B4428"/>
    <w:rsid w:val="004B4489"/>
    <w:rsid w:val="004B4577"/>
    <w:rsid w:val="004B4601"/>
    <w:rsid w:val="004B46C6"/>
    <w:rsid w:val="004B4A35"/>
    <w:rsid w:val="004B4F7C"/>
    <w:rsid w:val="004B5860"/>
    <w:rsid w:val="004B5A12"/>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7AA"/>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D84"/>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D7C00"/>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2E"/>
    <w:rsid w:val="004F764C"/>
    <w:rsid w:val="004F7752"/>
    <w:rsid w:val="004F7983"/>
    <w:rsid w:val="004F7C12"/>
    <w:rsid w:val="004F7C28"/>
    <w:rsid w:val="004F7EE6"/>
    <w:rsid w:val="004F7FE5"/>
    <w:rsid w:val="005001A9"/>
    <w:rsid w:val="00500576"/>
    <w:rsid w:val="00500889"/>
    <w:rsid w:val="00500E98"/>
    <w:rsid w:val="0050157D"/>
    <w:rsid w:val="0050182D"/>
    <w:rsid w:val="00501BBE"/>
    <w:rsid w:val="00501C1C"/>
    <w:rsid w:val="005020EF"/>
    <w:rsid w:val="005025F2"/>
    <w:rsid w:val="005029F9"/>
    <w:rsid w:val="00502AAA"/>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4E3"/>
    <w:rsid w:val="00522BE4"/>
    <w:rsid w:val="00522C27"/>
    <w:rsid w:val="00522FEB"/>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9B3"/>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30D"/>
    <w:rsid w:val="00562952"/>
    <w:rsid w:val="0056296A"/>
    <w:rsid w:val="00563221"/>
    <w:rsid w:val="005634A1"/>
    <w:rsid w:val="005638BE"/>
    <w:rsid w:val="00563B01"/>
    <w:rsid w:val="00563BDA"/>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3FC"/>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10F"/>
    <w:rsid w:val="0058620C"/>
    <w:rsid w:val="005863D2"/>
    <w:rsid w:val="0058684E"/>
    <w:rsid w:val="0058692B"/>
    <w:rsid w:val="00586B33"/>
    <w:rsid w:val="00586B97"/>
    <w:rsid w:val="00586D5B"/>
    <w:rsid w:val="00586E6F"/>
    <w:rsid w:val="00587739"/>
    <w:rsid w:val="005878F6"/>
    <w:rsid w:val="005879A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0"/>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176"/>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91B"/>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0BF"/>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43A"/>
    <w:rsid w:val="005C46B0"/>
    <w:rsid w:val="005C4A3A"/>
    <w:rsid w:val="005C4EBD"/>
    <w:rsid w:val="005C5035"/>
    <w:rsid w:val="005C5483"/>
    <w:rsid w:val="005C58FD"/>
    <w:rsid w:val="005C5D4E"/>
    <w:rsid w:val="005C5F49"/>
    <w:rsid w:val="005C6160"/>
    <w:rsid w:val="005C63E4"/>
    <w:rsid w:val="005C65DD"/>
    <w:rsid w:val="005C6802"/>
    <w:rsid w:val="005C6818"/>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4CDF"/>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0AF7"/>
    <w:rsid w:val="005E114A"/>
    <w:rsid w:val="005E1161"/>
    <w:rsid w:val="005E123D"/>
    <w:rsid w:val="005E19EE"/>
    <w:rsid w:val="005E208E"/>
    <w:rsid w:val="005E22A2"/>
    <w:rsid w:val="005E27FF"/>
    <w:rsid w:val="005E29D3"/>
    <w:rsid w:val="005E2DBC"/>
    <w:rsid w:val="005E3763"/>
    <w:rsid w:val="005E385C"/>
    <w:rsid w:val="005E3A43"/>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37A"/>
    <w:rsid w:val="005F2411"/>
    <w:rsid w:val="005F294C"/>
    <w:rsid w:val="005F3318"/>
    <w:rsid w:val="005F33CB"/>
    <w:rsid w:val="005F3543"/>
    <w:rsid w:val="005F3D2C"/>
    <w:rsid w:val="005F4061"/>
    <w:rsid w:val="005F4226"/>
    <w:rsid w:val="005F440F"/>
    <w:rsid w:val="005F44B8"/>
    <w:rsid w:val="005F469B"/>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528"/>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8B"/>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2D7D"/>
    <w:rsid w:val="006231AA"/>
    <w:rsid w:val="00623615"/>
    <w:rsid w:val="00623685"/>
    <w:rsid w:val="0062385B"/>
    <w:rsid w:val="0062389D"/>
    <w:rsid w:val="00623979"/>
    <w:rsid w:val="006239CD"/>
    <w:rsid w:val="00623D22"/>
    <w:rsid w:val="00624056"/>
    <w:rsid w:val="006240E4"/>
    <w:rsid w:val="006244EC"/>
    <w:rsid w:val="0062497E"/>
    <w:rsid w:val="00624CA1"/>
    <w:rsid w:val="00624DE4"/>
    <w:rsid w:val="006251AF"/>
    <w:rsid w:val="00625495"/>
    <w:rsid w:val="00625905"/>
    <w:rsid w:val="00625ACC"/>
    <w:rsid w:val="00625BEF"/>
    <w:rsid w:val="00625EA7"/>
    <w:rsid w:val="00626709"/>
    <w:rsid w:val="00626A8E"/>
    <w:rsid w:val="00626AB4"/>
    <w:rsid w:val="00626C16"/>
    <w:rsid w:val="006276B6"/>
    <w:rsid w:val="0063001F"/>
    <w:rsid w:val="0063044C"/>
    <w:rsid w:val="006304E2"/>
    <w:rsid w:val="0063149C"/>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2AC"/>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3AA"/>
    <w:rsid w:val="00653732"/>
    <w:rsid w:val="006537DB"/>
    <w:rsid w:val="0065384F"/>
    <w:rsid w:val="00653A5B"/>
    <w:rsid w:val="00653ACC"/>
    <w:rsid w:val="00653AF0"/>
    <w:rsid w:val="00653BDF"/>
    <w:rsid w:val="00653F15"/>
    <w:rsid w:val="0065407F"/>
    <w:rsid w:val="0065416F"/>
    <w:rsid w:val="006541EC"/>
    <w:rsid w:val="0065466D"/>
    <w:rsid w:val="00654BDF"/>
    <w:rsid w:val="00654DB3"/>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1BF5"/>
    <w:rsid w:val="006628AB"/>
    <w:rsid w:val="0066298E"/>
    <w:rsid w:val="00663134"/>
    <w:rsid w:val="00663BD6"/>
    <w:rsid w:val="00663CD3"/>
    <w:rsid w:val="00663DD3"/>
    <w:rsid w:val="00664758"/>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92"/>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2C19"/>
    <w:rsid w:val="00683340"/>
    <w:rsid w:val="00683CAA"/>
    <w:rsid w:val="006849C9"/>
    <w:rsid w:val="00684C08"/>
    <w:rsid w:val="00685064"/>
    <w:rsid w:val="006853EB"/>
    <w:rsid w:val="006856E5"/>
    <w:rsid w:val="00685AF2"/>
    <w:rsid w:val="00685E8B"/>
    <w:rsid w:val="00685F63"/>
    <w:rsid w:val="0068637D"/>
    <w:rsid w:val="00686C0B"/>
    <w:rsid w:val="00686E23"/>
    <w:rsid w:val="00686E85"/>
    <w:rsid w:val="00687082"/>
    <w:rsid w:val="00687107"/>
    <w:rsid w:val="0068737B"/>
    <w:rsid w:val="006873FF"/>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2EF6"/>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9F8"/>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71A"/>
    <w:rsid w:val="006B192A"/>
    <w:rsid w:val="006B2153"/>
    <w:rsid w:val="006B215D"/>
    <w:rsid w:val="006B27C0"/>
    <w:rsid w:val="006B2EDA"/>
    <w:rsid w:val="006B3B71"/>
    <w:rsid w:val="006B4195"/>
    <w:rsid w:val="006B45C0"/>
    <w:rsid w:val="006B45DA"/>
    <w:rsid w:val="006B4A6D"/>
    <w:rsid w:val="006B5B26"/>
    <w:rsid w:val="006B5BEF"/>
    <w:rsid w:val="006B618B"/>
    <w:rsid w:val="006B638E"/>
    <w:rsid w:val="006B6719"/>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B3A"/>
    <w:rsid w:val="006C6D34"/>
    <w:rsid w:val="006C73D9"/>
    <w:rsid w:val="006C759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5A7"/>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75"/>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178"/>
    <w:rsid w:val="0070078A"/>
    <w:rsid w:val="007007A4"/>
    <w:rsid w:val="007008E0"/>
    <w:rsid w:val="00700CC8"/>
    <w:rsid w:val="00700D89"/>
    <w:rsid w:val="007011F1"/>
    <w:rsid w:val="00701766"/>
    <w:rsid w:val="00701A42"/>
    <w:rsid w:val="00701A8F"/>
    <w:rsid w:val="00701B86"/>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374"/>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AE4"/>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51"/>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5E6"/>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4E6"/>
    <w:rsid w:val="00754BCF"/>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0FA9"/>
    <w:rsid w:val="007611FF"/>
    <w:rsid w:val="0076265F"/>
    <w:rsid w:val="00762AA5"/>
    <w:rsid w:val="00762D8D"/>
    <w:rsid w:val="00762EEB"/>
    <w:rsid w:val="0076302A"/>
    <w:rsid w:val="007633B1"/>
    <w:rsid w:val="007635DE"/>
    <w:rsid w:val="007640D8"/>
    <w:rsid w:val="007642D6"/>
    <w:rsid w:val="007643A7"/>
    <w:rsid w:val="00764483"/>
    <w:rsid w:val="0076496E"/>
    <w:rsid w:val="00764A43"/>
    <w:rsid w:val="00764E1D"/>
    <w:rsid w:val="007650D2"/>
    <w:rsid w:val="007658EF"/>
    <w:rsid w:val="00765B1A"/>
    <w:rsid w:val="00765ED5"/>
    <w:rsid w:val="00766253"/>
    <w:rsid w:val="00766715"/>
    <w:rsid w:val="0076790D"/>
    <w:rsid w:val="00767A16"/>
    <w:rsid w:val="00767DDB"/>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3CE8"/>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6C3"/>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4C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157"/>
    <w:rsid w:val="007A3439"/>
    <w:rsid w:val="007A35A5"/>
    <w:rsid w:val="007A35C4"/>
    <w:rsid w:val="007A3A80"/>
    <w:rsid w:val="007A3F45"/>
    <w:rsid w:val="007A423D"/>
    <w:rsid w:val="007A46D5"/>
    <w:rsid w:val="007A47CE"/>
    <w:rsid w:val="007A4867"/>
    <w:rsid w:val="007A4CB2"/>
    <w:rsid w:val="007A4F40"/>
    <w:rsid w:val="007A5008"/>
    <w:rsid w:val="007A559B"/>
    <w:rsid w:val="007A598C"/>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94C"/>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5FF1"/>
    <w:rsid w:val="007C6034"/>
    <w:rsid w:val="007C60B6"/>
    <w:rsid w:val="007C6821"/>
    <w:rsid w:val="007C6E53"/>
    <w:rsid w:val="007C6E72"/>
    <w:rsid w:val="007C71B1"/>
    <w:rsid w:val="007C72CD"/>
    <w:rsid w:val="007C72D5"/>
    <w:rsid w:val="007C7A6E"/>
    <w:rsid w:val="007C7F97"/>
    <w:rsid w:val="007D060A"/>
    <w:rsid w:val="007D0C15"/>
    <w:rsid w:val="007D1303"/>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76"/>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39A"/>
    <w:rsid w:val="007F4EA3"/>
    <w:rsid w:val="007F4FDF"/>
    <w:rsid w:val="007F51A6"/>
    <w:rsid w:val="007F558B"/>
    <w:rsid w:val="007F640E"/>
    <w:rsid w:val="007F6692"/>
    <w:rsid w:val="007F6B5D"/>
    <w:rsid w:val="007F752F"/>
    <w:rsid w:val="007F7A8B"/>
    <w:rsid w:val="007F7C51"/>
    <w:rsid w:val="007F7D23"/>
    <w:rsid w:val="007F7D29"/>
    <w:rsid w:val="007F7D67"/>
    <w:rsid w:val="008003D7"/>
    <w:rsid w:val="008009C4"/>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4D50"/>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1C60"/>
    <w:rsid w:val="0081206C"/>
    <w:rsid w:val="008122BB"/>
    <w:rsid w:val="008123A1"/>
    <w:rsid w:val="00812550"/>
    <w:rsid w:val="00812CF2"/>
    <w:rsid w:val="00812F2D"/>
    <w:rsid w:val="00812F9B"/>
    <w:rsid w:val="00813075"/>
    <w:rsid w:val="00813174"/>
    <w:rsid w:val="00813492"/>
    <w:rsid w:val="0081384F"/>
    <w:rsid w:val="00813D7B"/>
    <w:rsid w:val="00814174"/>
    <w:rsid w:val="0081463D"/>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57A"/>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72"/>
    <w:rsid w:val="008343DA"/>
    <w:rsid w:val="0083444B"/>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AA2"/>
    <w:rsid w:val="00840F52"/>
    <w:rsid w:val="0084128E"/>
    <w:rsid w:val="0084133B"/>
    <w:rsid w:val="0084141F"/>
    <w:rsid w:val="008416B2"/>
    <w:rsid w:val="008416C8"/>
    <w:rsid w:val="00841A0D"/>
    <w:rsid w:val="00841A39"/>
    <w:rsid w:val="00841D0A"/>
    <w:rsid w:val="008420AB"/>
    <w:rsid w:val="008423ED"/>
    <w:rsid w:val="008429C6"/>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176B"/>
    <w:rsid w:val="0085228F"/>
    <w:rsid w:val="0085236E"/>
    <w:rsid w:val="00852929"/>
    <w:rsid w:val="00853052"/>
    <w:rsid w:val="00853080"/>
    <w:rsid w:val="00853A32"/>
    <w:rsid w:val="0085439F"/>
    <w:rsid w:val="008547A4"/>
    <w:rsid w:val="008549F3"/>
    <w:rsid w:val="00854B79"/>
    <w:rsid w:val="00854C37"/>
    <w:rsid w:val="00854EDD"/>
    <w:rsid w:val="008550DA"/>
    <w:rsid w:val="00855ABB"/>
    <w:rsid w:val="00855DDD"/>
    <w:rsid w:val="00855E17"/>
    <w:rsid w:val="00855ECD"/>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223"/>
    <w:rsid w:val="008658C3"/>
    <w:rsid w:val="00865B89"/>
    <w:rsid w:val="00865CEB"/>
    <w:rsid w:val="00865DDF"/>
    <w:rsid w:val="00865FCD"/>
    <w:rsid w:val="0086615E"/>
    <w:rsid w:val="0086635B"/>
    <w:rsid w:val="0086646A"/>
    <w:rsid w:val="008664E7"/>
    <w:rsid w:val="008669EE"/>
    <w:rsid w:val="00866B0E"/>
    <w:rsid w:val="00866C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BCB"/>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C16"/>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553"/>
    <w:rsid w:val="008B3B1B"/>
    <w:rsid w:val="008B3BA4"/>
    <w:rsid w:val="008B4107"/>
    <w:rsid w:val="008B42E0"/>
    <w:rsid w:val="008B46AE"/>
    <w:rsid w:val="008B486A"/>
    <w:rsid w:val="008B4B8F"/>
    <w:rsid w:val="008B4EDB"/>
    <w:rsid w:val="008B52E2"/>
    <w:rsid w:val="008B57EA"/>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C7F3C"/>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0F"/>
    <w:rsid w:val="008D7A46"/>
    <w:rsid w:val="008D7D0A"/>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4FE4"/>
    <w:rsid w:val="008E54CF"/>
    <w:rsid w:val="008E581F"/>
    <w:rsid w:val="008E5B38"/>
    <w:rsid w:val="008E5E07"/>
    <w:rsid w:val="008E6073"/>
    <w:rsid w:val="008E677F"/>
    <w:rsid w:val="008E69F9"/>
    <w:rsid w:val="008E6CC5"/>
    <w:rsid w:val="008E6D3E"/>
    <w:rsid w:val="008E6DB0"/>
    <w:rsid w:val="008E7C20"/>
    <w:rsid w:val="008E7D52"/>
    <w:rsid w:val="008E7EB0"/>
    <w:rsid w:val="008F0251"/>
    <w:rsid w:val="008F028E"/>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2F53"/>
    <w:rsid w:val="008F33F9"/>
    <w:rsid w:val="008F3452"/>
    <w:rsid w:val="008F38F9"/>
    <w:rsid w:val="008F3F2D"/>
    <w:rsid w:val="008F3FA0"/>
    <w:rsid w:val="008F40B8"/>
    <w:rsid w:val="008F436D"/>
    <w:rsid w:val="008F4674"/>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0704C"/>
    <w:rsid w:val="00907FD8"/>
    <w:rsid w:val="00910047"/>
    <w:rsid w:val="0091066F"/>
    <w:rsid w:val="00910A88"/>
    <w:rsid w:val="00910F6B"/>
    <w:rsid w:val="0091170C"/>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4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3D6"/>
    <w:rsid w:val="0092087A"/>
    <w:rsid w:val="00921272"/>
    <w:rsid w:val="00921A80"/>
    <w:rsid w:val="00921C13"/>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A4E"/>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320"/>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0E5"/>
    <w:rsid w:val="00960524"/>
    <w:rsid w:val="00960754"/>
    <w:rsid w:val="00961075"/>
    <w:rsid w:val="00961885"/>
    <w:rsid w:val="00961CAA"/>
    <w:rsid w:val="00961E6C"/>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6DB3"/>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4C43"/>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420"/>
    <w:rsid w:val="009816B7"/>
    <w:rsid w:val="009818F9"/>
    <w:rsid w:val="00981C0F"/>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3F19"/>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3F71"/>
    <w:rsid w:val="009C42B3"/>
    <w:rsid w:val="009C47B6"/>
    <w:rsid w:val="009C499D"/>
    <w:rsid w:val="009C4FDB"/>
    <w:rsid w:val="009C514D"/>
    <w:rsid w:val="009C571F"/>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223"/>
    <w:rsid w:val="009D6578"/>
    <w:rsid w:val="009D762C"/>
    <w:rsid w:val="009D7A3D"/>
    <w:rsid w:val="009D7A3E"/>
    <w:rsid w:val="009D7F0A"/>
    <w:rsid w:val="009E00A8"/>
    <w:rsid w:val="009E0167"/>
    <w:rsid w:val="009E06EC"/>
    <w:rsid w:val="009E0BF3"/>
    <w:rsid w:val="009E0E2C"/>
    <w:rsid w:val="009E109C"/>
    <w:rsid w:val="009E1125"/>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90D"/>
    <w:rsid w:val="009E7CA5"/>
    <w:rsid w:val="009E7D36"/>
    <w:rsid w:val="009F0065"/>
    <w:rsid w:val="009F0075"/>
    <w:rsid w:val="009F0085"/>
    <w:rsid w:val="009F0736"/>
    <w:rsid w:val="009F116A"/>
    <w:rsid w:val="009F17E5"/>
    <w:rsid w:val="009F21DD"/>
    <w:rsid w:val="009F2901"/>
    <w:rsid w:val="009F2938"/>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7E5"/>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20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A78"/>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B45"/>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6FAA"/>
    <w:rsid w:val="00A37470"/>
    <w:rsid w:val="00A3750F"/>
    <w:rsid w:val="00A37776"/>
    <w:rsid w:val="00A40559"/>
    <w:rsid w:val="00A405BE"/>
    <w:rsid w:val="00A40621"/>
    <w:rsid w:val="00A4122A"/>
    <w:rsid w:val="00A41939"/>
    <w:rsid w:val="00A41E82"/>
    <w:rsid w:val="00A42687"/>
    <w:rsid w:val="00A42A6D"/>
    <w:rsid w:val="00A42E09"/>
    <w:rsid w:val="00A434A3"/>
    <w:rsid w:val="00A43E97"/>
    <w:rsid w:val="00A44D61"/>
    <w:rsid w:val="00A4502F"/>
    <w:rsid w:val="00A45224"/>
    <w:rsid w:val="00A45406"/>
    <w:rsid w:val="00A45437"/>
    <w:rsid w:val="00A454C1"/>
    <w:rsid w:val="00A455B1"/>
    <w:rsid w:val="00A4583D"/>
    <w:rsid w:val="00A4598C"/>
    <w:rsid w:val="00A45C8C"/>
    <w:rsid w:val="00A45F0E"/>
    <w:rsid w:val="00A45FAA"/>
    <w:rsid w:val="00A463CB"/>
    <w:rsid w:val="00A4677A"/>
    <w:rsid w:val="00A46C5B"/>
    <w:rsid w:val="00A46EDE"/>
    <w:rsid w:val="00A47209"/>
    <w:rsid w:val="00A47507"/>
    <w:rsid w:val="00A47CCF"/>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D49"/>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920"/>
    <w:rsid w:val="00A85BF3"/>
    <w:rsid w:val="00A85D42"/>
    <w:rsid w:val="00A85D67"/>
    <w:rsid w:val="00A86403"/>
    <w:rsid w:val="00A866F0"/>
    <w:rsid w:val="00A86892"/>
    <w:rsid w:val="00A86946"/>
    <w:rsid w:val="00A86EEB"/>
    <w:rsid w:val="00A86F54"/>
    <w:rsid w:val="00A87339"/>
    <w:rsid w:val="00A87574"/>
    <w:rsid w:val="00A8775F"/>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6CCC"/>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D7FEE"/>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1F24"/>
    <w:rsid w:val="00AF2F52"/>
    <w:rsid w:val="00AF2FA2"/>
    <w:rsid w:val="00AF3DCD"/>
    <w:rsid w:val="00AF3F16"/>
    <w:rsid w:val="00AF3FFE"/>
    <w:rsid w:val="00AF4858"/>
    <w:rsid w:val="00AF48F7"/>
    <w:rsid w:val="00AF4C46"/>
    <w:rsid w:val="00AF4D33"/>
    <w:rsid w:val="00AF4F6C"/>
    <w:rsid w:val="00AF5D08"/>
    <w:rsid w:val="00AF5E66"/>
    <w:rsid w:val="00AF61A0"/>
    <w:rsid w:val="00AF63C6"/>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DCC"/>
    <w:rsid w:val="00B04F9C"/>
    <w:rsid w:val="00B0536F"/>
    <w:rsid w:val="00B05AB8"/>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A2B"/>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25A"/>
    <w:rsid w:val="00B60950"/>
    <w:rsid w:val="00B60A88"/>
    <w:rsid w:val="00B61254"/>
    <w:rsid w:val="00B617BB"/>
    <w:rsid w:val="00B61C8A"/>
    <w:rsid w:val="00B61D72"/>
    <w:rsid w:val="00B62566"/>
    <w:rsid w:val="00B62650"/>
    <w:rsid w:val="00B62ECA"/>
    <w:rsid w:val="00B63166"/>
    <w:rsid w:val="00B63484"/>
    <w:rsid w:val="00B6367B"/>
    <w:rsid w:val="00B63B35"/>
    <w:rsid w:val="00B63EA2"/>
    <w:rsid w:val="00B63F65"/>
    <w:rsid w:val="00B6444F"/>
    <w:rsid w:val="00B64667"/>
    <w:rsid w:val="00B64974"/>
    <w:rsid w:val="00B64D26"/>
    <w:rsid w:val="00B65642"/>
    <w:rsid w:val="00B6586F"/>
    <w:rsid w:val="00B65954"/>
    <w:rsid w:val="00B65B7B"/>
    <w:rsid w:val="00B65CF6"/>
    <w:rsid w:val="00B665DD"/>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8E5"/>
    <w:rsid w:val="00B83AE9"/>
    <w:rsid w:val="00B83DDC"/>
    <w:rsid w:val="00B84353"/>
    <w:rsid w:val="00B84651"/>
    <w:rsid w:val="00B84ADE"/>
    <w:rsid w:val="00B854BE"/>
    <w:rsid w:val="00B85887"/>
    <w:rsid w:val="00B85E7D"/>
    <w:rsid w:val="00B868E0"/>
    <w:rsid w:val="00B86DA4"/>
    <w:rsid w:val="00B86F87"/>
    <w:rsid w:val="00B8737E"/>
    <w:rsid w:val="00B8748E"/>
    <w:rsid w:val="00B87A55"/>
    <w:rsid w:val="00B90695"/>
    <w:rsid w:val="00B908E4"/>
    <w:rsid w:val="00B90A83"/>
    <w:rsid w:val="00B90B4B"/>
    <w:rsid w:val="00B90DC8"/>
    <w:rsid w:val="00B916E7"/>
    <w:rsid w:val="00B918D2"/>
    <w:rsid w:val="00B91B0A"/>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7D6"/>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683"/>
    <w:rsid w:val="00BC7853"/>
    <w:rsid w:val="00BD0D4B"/>
    <w:rsid w:val="00BD1096"/>
    <w:rsid w:val="00BD113E"/>
    <w:rsid w:val="00BD129B"/>
    <w:rsid w:val="00BD1AB9"/>
    <w:rsid w:val="00BD1ABD"/>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08A"/>
    <w:rsid w:val="00BF4136"/>
    <w:rsid w:val="00BF428A"/>
    <w:rsid w:val="00BF4414"/>
    <w:rsid w:val="00BF483D"/>
    <w:rsid w:val="00BF4B0A"/>
    <w:rsid w:val="00BF4CAA"/>
    <w:rsid w:val="00BF517A"/>
    <w:rsid w:val="00BF54D4"/>
    <w:rsid w:val="00BF5585"/>
    <w:rsid w:val="00BF5657"/>
    <w:rsid w:val="00BF5785"/>
    <w:rsid w:val="00BF5EA0"/>
    <w:rsid w:val="00BF6167"/>
    <w:rsid w:val="00BF62F5"/>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084"/>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1625"/>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3F4"/>
    <w:rsid w:val="00C36CD3"/>
    <w:rsid w:val="00C371D3"/>
    <w:rsid w:val="00C37303"/>
    <w:rsid w:val="00C3775B"/>
    <w:rsid w:val="00C377FA"/>
    <w:rsid w:val="00C407A0"/>
    <w:rsid w:val="00C407CE"/>
    <w:rsid w:val="00C40839"/>
    <w:rsid w:val="00C40A78"/>
    <w:rsid w:val="00C40BDC"/>
    <w:rsid w:val="00C40C5F"/>
    <w:rsid w:val="00C40FA0"/>
    <w:rsid w:val="00C41511"/>
    <w:rsid w:val="00C41DB7"/>
    <w:rsid w:val="00C420A2"/>
    <w:rsid w:val="00C421E9"/>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164"/>
    <w:rsid w:val="00C808DE"/>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0FD"/>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197"/>
    <w:rsid w:val="00C96351"/>
    <w:rsid w:val="00C96573"/>
    <w:rsid w:val="00C968C4"/>
    <w:rsid w:val="00C96BD5"/>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1F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2D1"/>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0F8"/>
    <w:rsid w:val="00CC312E"/>
    <w:rsid w:val="00CC34B6"/>
    <w:rsid w:val="00CC3543"/>
    <w:rsid w:val="00CC3A38"/>
    <w:rsid w:val="00CC3A9D"/>
    <w:rsid w:val="00CC3CD5"/>
    <w:rsid w:val="00CC3F35"/>
    <w:rsid w:val="00CC477C"/>
    <w:rsid w:val="00CC4851"/>
    <w:rsid w:val="00CC4C7C"/>
    <w:rsid w:val="00CC5D07"/>
    <w:rsid w:val="00CC6174"/>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BEE"/>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B45"/>
    <w:rsid w:val="00D01D25"/>
    <w:rsid w:val="00D01D81"/>
    <w:rsid w:val="00D02150"/>
    <w:rsid w:val="00D02170"/>
    <w:rsid w:val="00D02228"/>
    <w:rsid w:val="00D02618"/>
    <w:rsid w:val="00D02632"/>
    <w:rsid w:val="00D02903"/>
    <w:rsid w:val="00D0290B"/>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4D"/>
    <w:rsid w:val="00D1016B"/>
    <w:rsid w:val="00D104C1"/>
    <w:rsid w:val="00D10585"/>
    <w:rsid w:val="00D105AD"/>
    <w:rsid w:val="00D10720"/>
    <w:rsid w:val="00D1088A"/>
    <w:rsid w:val="00D10D5F"/>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20"/>
    <w:rsid w:val="00D261EB"/>
    <w:rsid w:val="00D264FC"/>
    <w:rsid w:val="00D26580"/>
    <w:rsid w:val="00D26884"/>
    <w:rsid w:val="00D26886"/>
    <w:rsid w:val="00D26B38"/>
    <w:rsid w:val="00D27715"/>
    <w:rsid w:val="00D277E2"/>
    <w:rsid w:val="00D3034B"/>
    <w:rsid w:val="00D30B7B"/>
    <w:rsid w:val="00D30B85"/>
    <w:rsid w:val="00D30B8A"/>
    <w:rsid w:val="00D30C6F"/>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126"/>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21F"/>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0A8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2C"/>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913"/>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B33"/>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2C3"/>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87"/>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D4"/>
    <w:rsid w:val="00DD2FEB"/>
    <w:rsid w:val="00DD3149"/>
    <w:rsid w:val="00DD334B"/>
    <w:rsid w:val="00DD34BE"/>
    <w:rsid w:val="00DD38F4"/>
    <w:rsid w:val="00DD3D24"/>
    <w:rsid w:val="00DD4081"/>
    <w:rsid w:val="00DD449E"/>
    <w:rsid w:val="00DD473D"/>
    <w:rsid w:val="00DD4ABB"/>
    <w:rsid w:val="00DD4B10"/>
    <w:rsid w:val="00DD4BC7"/>
    <w:rsid w:val="00DD52BF"/>
    <w:rsid w:val="00DD53B6"/>
    <w:rsid w:val="00DD5732"/>
    <w:rsid w:val="00DD5F86"/>
    <w:rsid w:val="00DD6082"/>
    <w:rsid w:val="00DD608A"/>
    <w:rsid w:val="00DD614A"/>
    <w:rsid w:val="00DD71F9"/>
    <w:rsid w:val="00DD750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7C7"/>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6E80"/>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360"/>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8F8"/>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889"/>
    <w:rsid w:val="00E24B67"/>
    <w:rsid w:val="00E2536A"/>
    <w:rsid w:val="00E258FC"/>
    <w:rsid w:val="00E25C15"/>
    <w:rsid w:val="00E25D79"/>
    <w:rsid w:val="00E26DF5"/>
    <w:rsid w:val="00E26E84"/>
    <w:rsid w:val="00E26ECE"/>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30"/>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80"/>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366"/>
    <w:rsid w:val="00E62769"/>
    <w:rsid w:val="00E627C3"/>
    <w:rsid w:val="00E6296F"/>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0BE7"/>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192"/>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56D"/>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E90"/>
    <w:rsid w:val="00EA4F71"/>
    <w:rsid w:val="00EA536B"/>
    <w:rsid w:val="00EA53AB"/>
    <w:rsid w:val="00EA5412"/>
    <w:rsid w:val="00EA553D"/>
    <w:rsid w:val="00EA5801"/>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BE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8BC"/>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5FF3"/>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1A86"/>
    <w:rsid w:val="00EE282A"/>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2FEF"/>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80"/>
    <w:rsid w:val="00F004EC"/>
    <w:rsid w:val="00F00507"/>
    <w:rsid w:val="00F009FE"/>
    <w:rsid w:val="00F0101A"/>
    <w:rsid w:val="00F016DB"/>
    <w:rsid w:val="00F01FA6"/>
    <w:rsid w:val="00F0214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323"/>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05A"/>
    <w:rsid w:val="00F21765"/>
    <w:rsid w:val="00F21787"/>
    <w:rsid w:val="00F21AC6"/>
    <w:rsid w:val="00F21C85"/>
    <w:rsid w:val="00F21DA2"/>
    <w:rsid w:val="00F21EB8"/>
    <w:rsid w:val="00F222AB"/>
    <w:rsid w:val="00F23222"/>
    <w:rsid w:val="00F235F7"/>
    <w:rsid w:val="00F2372E"/>
    <w:rsid w:val="00F2378F"/>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060"/>
    <w:rsid w:val="00F52412"/>
    <w:rsid w:val="00F526C5"/>
    <w:rsid w:val="00F52F0D"/>
    <w:rsid w:val="00F53594"/>
    <w:rsid w:val="00F538CC"/>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B9A"/>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B85"/>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777"/>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1C0"/>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AC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C7CDB"/>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B2B"/>
    <w:rsid w:val="00FD5C34"/>
    <w:rsid w:val="00FD6431"/>
    <w:rsid w:val="00FD67AE"/>
    <w:rsid w:val="00FD6E8A"/>
    <w:rsid w:val="00FD7F65"/>
    <w:rsid w:val="00FE0052"/>
    <w:rsid w:val="00FE0211"/>
    <w:rsid w:val="00FE060E"/>
    <w:rsid w:val="00FE097C"/>
    <w:rsid w:val="00FE1023"/>
    <w:rsid w:val="00FE12B6"/>
    <w:rsid w:val="00FE15FB"/>
    <w:rsid w:val="00FE1FE7"/>
    <w:rsid w:val="00FE2121"/>
    <w:rsid w:val="00FE233D"/>
    <w:rsid w:val="00FE2B4A"/>
    <w:rsid w:val="00FE3186"/>
    <w:rsid w:val="00FE32BB"/>
    <w:rsid w:val="00FE3677"/>
    <w:rsid w:val="00FE37CF"/>
    <w:rsid w:val="00FE38DF"/>
    <w:rsid w:val="00FE3B03"/>
    <w:rsid w:val="00FE3BF7"/>
    <w:rsid w:val="00FE3F72"/>
    <w:rsid w:val="00FE4051"/>
    <w:rsid w:val="00FE4950"/>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471"/>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hyperlink" Target="https://bcallaway11.github.io/did/" TargetMode="Externa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80" Type="http://schemas.microsoft.com/office/2011/relationships/people" Target="people.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comments" Target="comments.xml"/><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0</TotalTime>
  <Pages>60</Pages>
  <Words>40092</Words>
  <Characters>228528</Characters>
  <Application>Microsoft Office Word</Application>
  <DocSecurity>0</DocSecurity>
  <Lines>1904</Lines>
  <Paragraphs>536</Paragraphs>
  <ScaleCrop>false</ScaleCrop>
  <Company/>
  <LinksUpToDate>false</LinksUpToDate>
  <CharactersWithSpaces>26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9748</cp:revision>
  <dcterms:created xsi:type="dcterms:W3CDTF">2022-11-19T16:04:00Z</dcterms:created>
  <dcterms:modified xsi:type="dcterms:W3CDTF">2023-05-18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tem0XP24"/&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